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6ABD84" w14:textId="77777777" w:rsidR="00334275" w:rsidRDefault="00334275" w:rsidP="00334275">
      <w:pPr>
        <w:jc w:val="center"/>
        <w:rPr>
          <w:sz w:val="28"/>
          <w:szCs w:val="28"/>
        </w:rPr>
      </w:pPr>
    </w:p>
    <w:p w14:paraId="451BA387" w14:textId="77777777" w:rsidR="00184B34" w:rsidRDefault="00184B34" w:rsidP="00334275">
      <w:pPr>
        <w:jc w:val="center"/>
        <w:rPr>
          <w:sz w:val="28"/>
          <w:szCs w:val="28"/>
        </w:rPr>
      </w:pPr>
    </w:p>
    <w:p w14:paraId="505D4A3C" w14:textId="77777777" w:rsidR="00184B34" w:rsidRDefault="00184B34" w:rsidP="00334275">
      <w:pPr>
        <w:jc w:val="center"/>
        <w:rPr>
          <w:sz w:val="28"/>
          <w:szCs w:val="28"/>
        </w:rPr>
      </w:pPr>
    </w:p>
    <w:p w14:paraId="25F5B19F" w14:textId="77777777" w:rsidR="00184B34" w:rsidRDefault="00184B34" w:rsidP="00334275">
      <w:pPr>
        <w:jc w:val="center"/>
        <w:rPr>
          <w:sz w:val="28"/>
          <w:szCs w:val="28"/>
        </w:rPr>
      </w:pPr>
    </w:p>
    <w:p w14:paraId="5DABE1B9" w14:textId="5174AE16" w:rsidR="00184B34" w:rsidRDefault="00184B34" w:rsidP="00334275">
      <w:pPr>
        <w:jc w:val="center"/>
        <w:rPr>
          <w:sz w:val="28"/>
          <w:szCs w:val="28"/>
        </w:rPr>
      </w:pPr>
      <w:r>
        <w:rPr>
          <w:sz w:val="28"/>
          <w:szCs w:val="28"/>
        </w:rPr>
        <w:t>Alex Messina</w:t>
      </w:r>
    </w:p>
    <w:p w14:paraId="4B098A86" w14:textId="77777777" w:rsidR="00184B34" w:rsidRDefault="00184B34" w:rsidP="00334275">
      <w:pPr>
        <w:jc w:val="center"/>
        <w:rPr>
          <w:sz w:val="28"/>
          <w:szCs w:val="28"/>
        </w:rPr>
      </w:pPr>
    </w:p>
    <w:p w14:paraId="25FF628E" w14:textId="652EAF57" w:rsidR="00184B34" w:rsidRPr="00184B34" w:rsidRDefault="00184B34" w:rsidP="00334275">
      <w:pPr>
        <w:jc w:val="center"/>
        <w:rPr>
          <w:b/>
          <w:sz w:val="28"/>
          <w:szCs w:val="28"/>
        </w:rPr>
      </w:pPr>
      <w:r w:rsidRPr="00184B34">
        <w:rPr>
          <w:b/>
          <w:sz w:val="28"/>
          <w:szCs w:val="28"/>
        </w:rPr>
        <w:t>“Terrestrial sediment dynamics in a small, tropical fringing-reef embayment”</w:t>
      </w:r>
    </w:p>
    <w:p w14:paraId="3F798A2F" w14:textId="24583C8B" w:rsidR="00184B34" w:rsidRPr="00184B34" w:rsidRDefault="00184B34" w:rsidP="00334275">
      <w:pPr>
        <w:jc w:val="center"/>
        <w:rPr>
          <w:i/>
          <w:sz w:val="28"/>
          <w:szCs w:val="28"/>
        </w:rPr>
      </w:pPr>
      <w:r w:rsidRPr="00184B34">
        <w:rPr>
          <w:i/>
          <w:sz w:val="28"/>
          <w:szCs w:val="28"/>
        </w:rPr>
        <w:t>Prepared for Oral Exam and Proposal Defense</w:t>
      </w:r>
    </w:p>
    <w:p w14:paraId="6D6B86D9" w14:textId="77777777" w:rsidR="00184B34" w:rsidRDefault="00184B34" w:rsidP="00334275">
      <w:pPr>
        <w:jc w:val="center"/>
        <w:rPr>
          <w:sz w:val="28"/>
          <w:szCs w:val="28"/>
        </w:rPr>
      </w:pPr>
    </w:p>
    <w:p w14:paraId="00ACFDA9" w14:textId="77777777" w:rsidR="00184B34" w:rsidRDefault="00184B34" w:rsidP="00334275">
      <w:pPr>
        <w:jc w:val="center"/>
        <w:rPr>
          <w:sz w:val="28"/>
          <w:szCs w:val="28"/>
        </w:rPr>
      </w:pPr>
    </w:p>
    <w:p w14:paraId="078BE9A8" w14:textId="1785F6B1" w:rsidR="00184B34" w:rsidRPr="00184B34" w:rsidRDefault="00184B34" w:rsidP="00334275">
      <w:pPr>
        <w:jc w:val="center"/>
        <w:rPr>
          <w:b/>
          <w:sz w:val="28"/>
          <w:szCs w:val="28"/>
          <w:u w:val="single"/>
        </w:rPr>
      </w:pPr>
      <w:r>
        <w:rPr>
          <w:b/>
          <w:sz w:val="28"/>
          <w:szCs w:val="28"/>
          <w:u w:val="single"/>
        </w:rPr>
        <w:t xml:space="preserve">Doctoral </w:t>
      </w:r>
      <w:r w:rsidRPr="00184B34">
        <w:rPr>
          <w:b/>
          <w:sz w:val="28"/>
          <w:szCs w:val="28"/>
          <w:u w:val="single"/>
        </w:rPr>
        <w:t>Committee:</w:t>
      </w:r>
    </w:p>
    <w:p w14:paraId="68175E46" w14:textId="2A098447" w:rsidR="00184B34" w:rsidRDefault="00184B34" w:rsidP="00334275">
      <w:pPr>
        <w:jc w:val="center"/>
        <w:rPr>
          <w:sz w:val="28"/>
          <w:szCs w:val="28"/>
        </w:rPr>
      </w:pPr>
      <w:r>
        <w:rPr>
          <w:sz w:val="28"/>
          <w:szCs w:val="28"/>
        </w:rPr>
        <w:t>Trent Biggs (Chair)</w:t>
      </w:r>
    </w:p>
    <w:p w14:paraId="0FBF8FA4" w14:textId="77777777" w:rsidR="00184B34" w:rsidRDefault="00184B34" w:rsidP="00184B34">
      <w:pPr>
        <w:jc w:val="center"/>
        <w:rPr>
          <w:sz w:val="28"/>
          <w:szCs w:val="28"/>
        </w:rPr>
      </w:pPr>
      <w:r>
        <w:rPr>
          <w:sz w:val="28"/>
          <w:szCs w:val="28"/>
        </w:rPr>
        <w:t>Bodo Bookhagen</w:t>
      </w:r>
      <w:r w:rsidRPr="00184B34">
        <w:rPr>
          <w:sz w:val="28"/>
          <w:szCs w:val="28"/>
        </w:rPr>
        <w:t xml:space="preserve"> </w:t>
      </w:r>
    </w:p>
    <w:p w14:paraId="47FB2899" w14:textId="42F64B10" w:rsidR="00184B34" w:rsidRDefault="00184B34" w:rsidP="00184B34">
      <w:pPr>
        <w:jc w:val="center"/>
        <w:rPr>
          <w:sz w:val="28"/>
          <w:szCs w:val="28"/>
        </w:rPr>
      </w:pPr>
      <w:r>
        <w:rPr>
          <w:sz w:val="28"/>
          <w:szCs w:val="28"/>
        </w:rPr>
        <w:t>Alan Hope</w:t>
      </w:r>
    </w:p>
    <w:p w14:paraId="501CBCB4" w14:textId="77777777" w:rsidR="00184B34" w:rsidRDefault="00184B34" w:rsidP="00184B34">
      <w:pPr>
        <w:jc w:val="center"/>
        <w:rPr>
          <w:sz w:val="28"/>
          <w:szCs w:val="28"/>
        </w:rPr>
      </w:pPr>
      <w:r>
        <w:rPr>
          <w:sz w:val="28"/>
          <w:szCs w:val="28"/>
        </w:rPr>
        <w:t>Curt Storlazzi</w:t>
      </w:r>
    </w:p>
    <w:p w14:paraId="60FC274E" w14:textId="7DEE5C4C" w:rsidR="00184B34" w:rsidRDefault="00184B34" w:rsidP="00334275">
      <w:pPr>
        <w:jc w:val="center"/>
        <w:rPr>
          <w:sz w:val="28"/>
          <w:szCs w:val="28"/>
        </w:rPr>
      </w:pPr>
      <w:r>
        <w:rPr>
          <w:sz w:val="28"/>
          <w:szCs w:val="28"/>
        </w:rPr>
        <w:t>Libe Washburn</w:t>
      </w:r>
    </w:p>
    <w:p w14:paraId="7FDA8A08" w14:textId="77777777" w:rsidR="00184B34" w:rsidRPr="00334275" w:rsidRDefault="00184B34" w:rsidP="00334275">
      <w:pPr>
        <w:jc w:val="center"/>
        <w:rPr>
          <w:sz w:val="28"/>
          <w:szCs w:val="28"/>
        </w:rPr>
      </w:pPr>
    </w:p>
    <w:p w14:paraId="55A32BB8" w14:textId="77777777" w:rsidR="00334275" w:rsidRDefault="00334275">
      <w:pPr>
        <w:rPr>
          <w:rFonts w:eastAsiaTheme="majorEastAsia" w:cstheme="majorBidi"/>
          <w:color w:val="2E74B5" w:themeColor="accent1" w:themeShade="BF"/>
          <w:sz w:val="32"/>
          <w:szCs w:val="32"/>
        </w:rPr>
      </w:pPr>
      <w:r>
        <w:br w:type="page"/>
      </w:r>
    </w:p>
    <w:p w14:paraId="71B6C7C9" w14:textId="0BF51E97" w:rsidR="00806C21" w:rsidRPr="00703BBA" w:rsidRDefault="004C5CF3" w:rsidP="005009D9">
      <w:pPr>
        <w:pStyle w:val="Heading1"/>
        <w:rPr>
          <w:rFonts w:asciiTheme="minorHAnsi" w:hAnsiTheme="minorHAnsi"/>
        </w:rPr>
      </w:pPr>
      <w:r>
        <w:rPr>
          <w:rFonts w:asciiTheme="minorHAnsi" w:hAnsiTheme="minorHAnsi"/>
        </w:rPr>
        <w:lastRenderedPageBreak/>
        <w:t xml:space="preserve">Proposal </w:t>
      </w:r>
      <w:r w:rsidR="00806C21" w:rsidRPr="00703BBA">
        <w:rPr>
          <w:rFonts w:asciiTheme="minorHAnsi" w:hAnsiTheme="minorHAnsi"/>
        </w:rPr>
        <w:t>Introduction</w:t>
      </w:r>
    </w:p>
    <w:p w14:paraId="0C1B7012" w14:textId="77777777" w:rsidR="00806C21" w:rsidRPr="00703BBA" w:rsidRDefault="00806C21" w:rsidP="005009D9">
      <w:pPr>
        <w:pStyle w:val="Heading2"/>
        <w:numPr>
          <w:ilvl w:val="0"/>
          <w:numId w:val="0"/>
        </w:numPr>
      </w:pPr>
      <w:bookmarkStart w:id="0" w:name="_Toc389207879"/>
      <w:r w:rsidRPr="00B2697B">
        <w:t>Motivation</w:t>
      </w:r>
      <w:bookmarkEnd w:id="0"/>
    </w:p>
    <w:p w14:paraId="31BA190D" w14:textId="4CEEE758" w:rsidR="00281489" w:rsidRDefault="00806C21" w:rsidP="005009D9">
      <w:pPr>
        <w:ind w:firstLine="432"/>
      </w:pPr>
      <w:r>
        <w:t>M</w:t>
      </w:r>
      <w:r w:rsidRPr="00703BBA">
        <w:t>any coral reefs around the world are impacted by</w:t>
      </w:r>
      <w:r>
        <w:t xml:space="preserve"> </w:t>
      </w:r>
      <w:r w:rsidRPr="00703BBA">
        <w:t xml:space="preserve">terrigenous sediment </w:t>
      </w:r>
      <w:r>
        <w:t>from</w:t>
      </w:r>
      <w:r w:rsidRPr="00703BBA">
        <w:t xml:space="preserve"> anthropogenic watershed </w:t>
      </w:r>
      <w:r>
        <w:t xml:space="preserve">disturbances like  </w:t>
      </w:r>
      <w:r w:rsidRPr="00703BBA">
        <w:t>industry, agriculture, deforestation, roads, and urbanization</w:t>
      </w:r>
      <w:r>
        <w:t xml:space="preserve"> </w:t>
      </w:r>
      <w:r>
        <w:fldChar w:fldCharType="begin" w:fldLock="1"/>
      </w:r>
      <w:r w:rsidR="00073D18">
        <w:instrText>ADDIN CSL_CITATION { "citationItems" : [ { "id" : "ITEM-1", "itemData" : { "DOI" : "10.1126/science.1149345", "ISSN" : "1095-9203", "PMID" : "18276889", "abstract" : "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 "author" : [ { "dropping-particle" : "", "family" : "Halpern", "given" : "Benjamin S", "non-dropping-particle" : "", "parse-names" : false, "suffix" : "" }, { "dropping-particle" : "", "family" : "Walbridge", "given" : "Shaun", "non-dropping-particle" : "", "parse-names" : false, "suffix" : "" }, { "dropping-particle" : "", "family" : "Selkoe", "given" : "Kimberly a",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D'Agrosa", "given" : "Caterina", "non-dropping-particle" : "", "parse-names" : false, "suffix" : "" }, { "dropping-particle" : "", "family" : "Bruno", "given" : "John F", "non-dropping-particle" : "", "parse-names" : false, "suffix" : "" }, { "dropping-particle" : "", "family" : "Casey", "given" : "Kenneth S", "non-dropping-particle" : "", "parse-names" : false, "suffix" : "" }, { "dropping-particle" : "", "family" : "Ebert", "given" : "Colin", "non-dropping-particle" : "", "parse-names" : false, "suffix" : "" }, { "dropping-particle" : "", "family" : "Fox", "given" : "Helen E", "non-dropping-particle" : "", "parse-names" : false, "suffix" : "" }, { "dropping-particle" : "", "family" : "Fujita", "given" : "Rod", "non-dropping-particle" : "", "parse-names" : false, "suffix" : "" }, { "dropping-particle" : "", "family" : "Heinemann", "given" : "Dennis", "non-dropping-particle" : "", "parse-names" : false, "suffix" : "" }, { "dropping-particle" : "", "family" : "Lenihan", "given" : "Hunter S", "non-dropping-particle" : "", "parse-names" : false, "suffix" : "" }, { "dropping-particle" : "", "family" : "Madin", "given" : "Elizabeth M P", "non-dropping-particle" : "", "parse-names" : false, "suffix" : "" }, { "dropping-particle" : "", "family" : "Perry", "given" : "Matthew T", "non-dropping-particle" : "", "parse-names" : false, "suffix" : "" }, { "dropping-particle" : "", "family" : "Selig", "given" : "Elizabeth R", "non-dropping-particle" : "", "parse-names" : false, "suffix" : "" }, { "dropping-particle" : "", "family" : "Spalding", "given" : "Mark", "non-dropping-particle" : "", "parse-names" : false, "suffix" : "" }, { "dropping-particle" : "", "family" : "Steneck", "given" : "Robert", "non-dropping-particle" : "", "parse-names" : false, "suffix" : "" }, { "dropping-particle" : "", "family" : "Watson", "given" : "Reg", "non-dropping-particle" : "", "parse-names" : false, "suffix" : "" } ], "container-title" : "Science (New York, N.Y.)", "id" : "ITEM-1", "issue" : "5865", "issued" : { "date-parts" : [ [ "2008", "2", "15" ] ] }, "page" : "948-52", "title" : "A global map of human impact on marine ecosystems.", "type" : "article-journal", "volume" : "319" }, "uris" : [ "http://www.mendeley.com/documents/?uuid=52a6fbec-aa7f-4e78-a4ee-5be54e710577" ] }, { "id" : "ITEM-2",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2", "issued" : { "date-parts" : [ [ "2011" ] ] }, "page" : "6-15", "title" : "Reefs at Risk: Revisited", "type" : "report", "volume" : "74" }, "uris" : [ "http://www.mendeley.com/documents/?uuid=c75ff4db-a598-4513-8180-d6ed39ca5dae" ] } ], "mendeley" : { "previouslyFormattedCitation" : "(Burke et al., 2011; Halpern et al., 2008)" }, "properties" : { "noteIndex" : 0 }, "schema" : "https://github.com/citation-style-language/schema/raw/master/csl-citation.json" }</w:instrText>
      </w:r>
      <w:r>
        <w:fldChar w:fldCharType="separate"/>
      </w:r>
      <w:r w:rsidR="00532115" w:rsidRPr="00532115">
        <w:rPr>
          <w:noProof/>
        </w:rPr>
        <w:t>(Burke et al., 2011; Halpern et al., 2008)</w:t>
      </w:r>
      <w:r>
        <w:fldChar w:fldCharType="end"/>
      </w:r>
      <w:r>
        <w:t xml:space="preserve">. </w:t>
      </w:r>
      <w:r w:rsidRPr="00703BBA">
        <w:t>Impacts of these land cover changes are exacerbated on tropical islands characterized by high rainfall, extreme weather events, steep slopes, erodible soils, and naturally dense vegetation</w:t>
      </w:r>
      <w:r>
        <w:t xml:space="preserve">, where </w:t>
      </w:r>
      <w:r w:rsidRPr="00703BBA">
        <w:t xml:space="preserve">land clearing alters the fraction of exposed soil much more than </w:t>
      </w:r>
      <w:r>
        <w:t>in regions with</w:t>
      </w:r>
      <w:r w:rsidRPr="00703BBA">
        <w:t xml:space="preserve"> sparse vegetation. </w:t>
      </w:r>
      <w:r w:rsidR="00281489">
        <w:t>L</w:t>
      </w:r>
      <w:r w:rsidR="00281489" w:rsidRPr="00703BBA">
        <w:t xml:space="preserve">and cover change </w:t>
      </w:r>
      <w:r w:rsidR="00281489">
        <w:t>can alter</w:t>
      </w:r>
      <w:r w:rsidR="00281489" w:rsidRPr="00703BBA">
        <w:t xml:space="preserve"> the timing, composition, and mass of sediment loads to coral reefs, causing enhanced sedimentation on corals near the outlets of impacted watersheds </w:t>
      </w:r>
      <w:r w:rsidR="00281489" w:rsidRPr="00703BBA">
        <w:fldChar w:fldCharType="begin" w:fldLock="1"/>
      </w:r>
      <w:r w:rsidR="00073D18">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previouslyFormattedCitation" : "(Syvitski et al., 2005)" }, "properties" : { "noteIndex" : 0 }, "schema" : "https://github.com/citation-style-language/schema/raw/master/csl-citation.json" }</w:instrText>
      </w:r>
      <w:r w:rsidR="00281489" w:rsidRPr="00703BBA">
        <w:fldChar w:fldCharType="separate"/>
      </w:r>
      <w:r w:rsidR="00532115" w:rsidRPr="00532115">
        <w:rPr>
          <w:noProof/>
        </w:rPr>
        <w:t>(Syvitski et al., 2005)</w:t>
      </w:r>
      <w:r w:rsidR="00281489" w:rsidRPr="00703BBA">
        <w:fldChar w:fldCharType="end"/>
      </w:r>
      <w:r w:rsidR="00281489">
        <w:t>.</w:t>
      </w:r>
      <w:r w:rsidRPr="00703BBA">
        <w:t xml:space="preserve"> Sediment can bond with and transport other pollutants, attenuates light for photosynthesis, prevents larval recruitment, and stresses or smothers the coral organisms </w:t>
      </w:r>
      <w:r w:rsidRPr="00703BBA">
        <w:fldChar w:fldCharType="begin" w:fldLock="1"/>
      </w:r>
      <w:r w:rsidR="00073D18">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703BBA">
        <w:fldChar w:fldCharType="separate"/>
      </w:r>
      <w:r w:rsidRPr="002778B6">
        <w:rPr>
          <w:noProof/>
        </w:rPr>
        <w:t>(Fabricius, 2005)</w:t>
      </w:r>
      <w:r w:rsidRPr="00703BBA">
        <w:fldChar w:fldCharType="end"/>
      </w:r>
      <w:r w:rsidRPr="00703BBA">
        <w:t xml:space="preserve">. </w:t>
      </w:r>
      <w:r w:rsidR="00281489">
        <w:t xml:space="preserve">Damage to coral organisms and ecosystems is determined by the magnitude and duration of exposure, which are controlled by hydrodynamic processes </w:t>
      </w:r>
      <w:r w:rsidR="00281489">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281489">
        <w:fldChar w:fldCharType="separate"/>
      </w:r>
      <w:r w:rsidR="00532115" w:rsidRPr="00532115">
        <w:rPr>
          <w:noProof/>
        </w:rPr>
        <w:t>(Storlazzi et al., 2009)</w:t>
      </w:r>
      <w:r w:rsidR="00281489">
        <w:fldChar w:fldCharType="end"/>
      </w:r>
      <w:r w:rsidR="00281489">
        <w:t xml:space="preserve">. </w:t>
      </w:r>
      <w:r w:rsidRPr="00703BBA">
        <w:t xml:space="preserve">Deposited sediment can be resuspended due to wave action and reworked over the reef, causing persistent negative effects to ecosystem health </w:t>
      </w:r>
      <w:r w:rsidRPr="00703BBA">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00532115" w:rsidRPr="00532115">
        <w:rPr>
          <w:noProof/>
        </w:rPr>
        <w:t>(Wolanski et al., 2003)</w:t>
      </w:r>
      <w:r w:rsidRPr="00703BBA">
        <w:fldChar w:fldCharType="end"/>
      </w:r>
      <w:r w:rsidRPr="00703BBA">
        <w:t xml:space="preserve"> and distributing impacts to larger areas </w:t>
      </w:r>
      <w:r w:rsidRPr="00703BBA">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Pr="00703BBA">
        <w:fldChar w:fldCharType="separate"/>
      </w:r>
      <w:r w:rsidR="00532115" w:rsidRPr="00532115">
        <w:rPr>
          <w:noProof/>
        </w:rPr>
        <w:t>(Presto et al., 2006)</w:t>
      </w:r>
      <w:r w:rsidRPr="00703BBA">
        <w:fldChar w:fldCharType="end"/>
      </w:r>
      <w:r w:rsidRPr="00703BBA">
        <w:t>.</w:t>
      </w:r>
      <w:r>
        <w:t xml:space="preserve"> </w:t>
      </w:r>
    </w:p>
    <w:p w14:paraId="13A7145F" w14:textId="2D7BC7E1" w:rsidR="00806C21" w:rsidRPr="00703BBA" w:rsidRDefault="00806C21" w:rsidP="005009D9">
      <w:pPr>
        <w:ind w:firstLine="432"/>
      </w:pPr>
      <w:r>
        <w:t xml:space="preserve">In addition to monitoring coral health, effective coral reef conservation requires a more integrated understanding of sediment dynamics linking sediment discharge from the watershed, hydrodynamics on the reef, and the resulting sedimentation exposure to corals </w:t>
      </w:r>
      <w:r>
        <w:fldChar w:fldCharType="begin" w:fldLock="1"/>
      </w:r>
      <w:r w:rsidR="00073D18">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DOI" : "10.1016/j.cosust.2014.01.003", "ISSN" : "18773435", "author" : [ { "dropping-particle" : "", "family" : "Risk", "given" : "Michael J", "non-dropping-particle" : "", "parse-names" : false, "suffix" : "" } ], "container-title" : "Current Opinion in Environmental Sustainability", "id" : "ITEM-2", "issued" : { "date-parts" : [ [ "2014", "4" ] ] }, "page" : "108-117", "publisher" : "Elsevier B.V.", "title" : "Assessing the effects of sediments and nutrients on coral reefs", "type" : "article-journal", "volume" : "7" }, "uris" : [ "http://www.mendeley.com/documents/?uuid=6d838c59-39c0-49c0-9060-c7c5ae6170ba" ] }, { "id" : "ITEM-3",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3", "issue" : "5-7", "issued" : { "date-parts" : [ [ "2005", "1" ] ] }, "page" : "486-94", "title" : "Shifting the paradigm of coral-reef 'health' assessment", "type" : "article-journal", "volume" : "51" }, "uris" : [ "http://www.mendeley.com/documents/?uuid=2f9f2ef4-9bb0-451a-997a-aff023a290a7" ] } ], "mendeley" : { "previouslyFormattedCitation" : "(Downs et al., 2005; Klein et al., 2012; Risk, 2014)" }, "properties" : { "noteIndex" : 0 }, "schema" : "https://github.com/citation-style-language/schema/raw/master/csl-citation.json" }</w:instrText>
      </w:r>
      <w:r>
        <w:fldChar w:fldCharType="separate"/>
      </w:r>
      <w:r w:rsidR="00532115" w:rsidRPr="00532115">
        <w:rPr>
          <w:noProof/>
        </w:rPr>
        <w:t>(Downs et al., 2005; Klein et al., 2012; Risk, 2014)</w:t>
      </w:r>
      <w:r>
        <w:fldChar w:fldCharType="end"/>
      </w:r>
      <w:r>
        <w:t>. C</w:t>
      </w:r>
      <w:r w:rsidRPr="00703BBA">
        <w:t xml:space="preserve">oral reef managers are interested in establishing baselines for objective metrics of </w:t>
      </w:r>
      <w:r>
        <w:t xml:space="preserve">intervention </w:t>
      </w:r>
      <w:r w:rsidRPr="00703BBA">
        <w:t>success</w:t>
      </w:r>
      <w:r>
        <w:t xml:space="preserve"> </w:t>
      </w:r>
      <w:r w:rsidRPr="00703BBA">
        <w:t>like reduced sediment loading to bays or reduced sedimentation on coral reefs</w:t>
      </w:r>
      <w:r>
        <w:t xml:space="preserve"> </w:t>
      </w:r>
      <w:r>
        <w:fldChar w:fldCharType="begin" w:fldLock="1"/>
      </w:r>
      <w:r w:rsidR="00073D18">
        <w:instrText>ADDIN CSL_CITATION { "citationItems" : [ { "id" : "ITEM-1", "itemData" : { "DOI" : "10.1016/j.marpolbul.2011.10.030", "ISSN" : "1879-3363", "PMID" : "22136764", "abstract" : "Degradation of coastal ecosystems in the Great Barrier Reef (GBR), Australia, has been linked with a decline in water quality from land-based runoff. This paper examines the reduction in current end-of-catchment loads required for total suspended solids (TSS) and dissolved inorganic nitrogen (DIN) to achieve GBR water quality guidelines. Based on first-order estimates of sustainable pollutant loads, current TSS and DIN loads would need to be reduced by approximately 7000ktons/y (41%) and 6000tons/y (38%), respectively. Next, these estimated reductions for TSS and DIN are compared with Reef Plan targets for anthropogenic sediment (-20% by 2020) and nitrogen (-50% by 2013) loads. If successful, these targets will accomplish approximately 40% of TSS and 92% of DIN load reductions required to achieve sustainable loads to the GBR lagoon. These first-order estimates elucidate the need to establish ecologically relevant targets for river pollutant loads to the GBR for management and policy.", "author" : [ { "dropping-particle" : "", "family" : "Kroon", "given" : "Frederieke J", "non-dropping-particle" : "", "parse-names" : false, "suffix" : "" } ], "container-title" : "Marine pollution bulletin", "id" : "ITEM-1", "issue" : "4-9", "issued" : { "date-parts" : [ [ "2012", "1" ] ] }, "page" : "261-6", "publisher" : "Elsevier Ltd", "title" : "Towards ecologically relevant targets for river pollutant loads to the Great Barrier Reef.", "type" : "article-journal", "volume" : "65" }, "uris" : [ "http://www.mendeley.com/documents/?uuid=b0175ca6-9f49-4232-bc78-6a6e3ed99aac" ] } ], "mendeley" : { "previouslyFormattedCitation" : "(Kroon, 2012)" }, "properties" : { "noteIndex" : 0 }, "schema" : "https://github.com/citation-style-language/schema/raw/master/csl-citation.json" }</w:instrText>
      </w:r>
      <w:r>
        <w:fldChar w:fldCharType="separate"/>
      </w:r>
      <w:r w:rsidRPr="002778B6">
        <w:rPr>
          <w:noProof/>
        </w:rPr>
        <w:t>(Kroon, 2012)</w:t>
      </w:r>
      <w:r>
        <w:fldChar w:fldCharType="end"/>
      </w:r>
      <w:r w:rsidR="00281489">
        <w:t>.</w:t>
      </w:r>
      <w:r>
        <w:t xml:space="preserve"> </w:t>
      </w:r>
      <w:r w:rsidR="00281489">
        <w:t>These metrics</w:t>
      </w:r>
      <w:r>
        <w:t xml:space="preserve"> require</w:t>
      </w:r>
      <w:r w:rsidRPr="00703BBA">
        <w:t xml:space="preserve"> simple yet effective methods to quantify sediment yield from key areas, characterize current circulation over the reef, and measure sedimentation rates on corals.</w:t>
      </w:r>
    </w:p>
    <w:p w14:paraId="0BC52BF9" w14:textId="77777777" w:rsidR="00806C21" w:rsidRDefault="00806C21" w:rsidP="005009D9">
      <w:pPr>
        <w:pStyle w:val="Heading2"/>
        <w:numPr>
          <w:ilvl w:val="0"/>
          <w:numId w:val="0"/>
        </w:numPr>
      </w:pPr>
      <w:bookmarkStart w:id="1" w:name="_Toc389207880"/>
      <w:r w:rsidRPr="00703BBA">
        <w:t xml:space="preserve">Previous </w:t>
      </w:r>
      <w:bookmarkEnd w:id="1"/>
      <w:r>
        <w:t>Research and Scientific Motivation</w:t>
      </w:r>
    </w:p>
    <w:p w14:paraId="2634B06C" w14:textId="705FBE10" w:rsidR="00806C21" w:rsidRPr="00CF7C98" w:rsidRDefault="00806C21" w:rsidP="005009D9">
      <w:pPr>
        <w:ind w:firstLine="709"/>
      </w:pPr>
      <w:r>
        <w:t xml:space="preserve">Previous approaches to assess anthropogenic impacts on coral reefs have </w:t>
      </w:r>
      <w:r w:rsidR="00DD6E52">
        <w:t>monitored</w:t>
      </w:r>
      <w:r>
        <w:t xml:space="preserve"> coral health </w:t>
      </w:r>
      <w:r w:rsidR="00281489">
        <w:t xml:space="preserve">metrics </w:t>
      </w:r>
      <w:r>
        <w:t xml:space="preserve">over time </w:t>
      </w:r>
      <w:r>
        <w:fldChar w:fldCharType="begin" w:fldLock="1"/>
      </w:r>
      <w:r w:rsidR="00073D18">
        <w:instrText>ADDIN CSL_CITATION { "citationItems" : [ { "id" : "ITEM-1", "itemData" : { "author" : [ { "dropping-particle" : "", "family" : "Dahl", "given" : "Arthur", "non-dropping-particle" : "", "parse-names" : false, "suffix" : "" }, { "dropping-particle" : "", "family" : "Lamberts", "given" : "Austin", "non-dropping-particle" : "", "parse-names" : false, "suffix" : "" } ], "container-title" : "Pacific Science", "id" : "ITEM-1", "issue" : "3", "issued" : { "date-parts" : [ [ "1977" ] ] }, "page" : "309-319", "title" : "Environmental Impact on a Samoan Coral Reef: a resurvey of Mayors 1917 transect", "type" : "article-journal", "volume" : "31" }, "uris" : [ "http://www.mendeley.com/documents/?uuid=02af7e2e-3f41-4132-8563-c7d1435f662a" ] } ], "mendeley" : { "previouslyFormattedCitation" : "(Dahl and Lamberts, 1977)" }, "properties" : { "noteIndex" : 0 }, "schema" : "https://github.com/citation-style-language/schema/raw/master/csl-citation.json" }</w:instrText>
      </w:r>
      <w:r>
        <w:fldChar w:fldCharType="separate"/>
      </w:r>
      <w:r w:rsidR="00532115" w:rsidRPr="00532115">
        <w:rPr>
          <w:noProof/>
        </w:rPr>
        <w:t>(Dahl and Lamberts, 1977)</w:t>
      </w:r>
      <w:r>
        <w:fldChar w:fldCharType="end"/>
      </w:r>
      <w:r>
        <w:t xml:space="preserve">, or correlated reef health with stream water quality across various sites </w:t>
      </w:r>
      <w:r>
        <w:fldChar w:fldCharType="begin" w:fldLock="1"/>
      </w:r>
      <w:r w:rsidR="00073D18">
        <w:instrText>ADDIN CSL_CITATION { "citationItems" : [ { "id" : "ITEM-1", "itemData" : { "DOI" : "10.1007/s10661-005-2019-4", "ISSN" : "0167-6369", "PMID" : "16418902", "abstract" : "Surveys were completed on Tutuila Island, American Samoa, to characterize reef development and assess the impacts of non-point source pollution on adjacent coral reefs at six sites. Multivariate analyses of benthic and coral community data found similar modern reef development at three locations; Aoa, Alofau, and Leone. These sites are situated in isolated bays with gentle sloping foundations. Aoa reefs had the highest estimates of crustose coralline algae cover and coral species richness, while Leone and Alofau showed high abundances of macroalgae and Porites corals. Aoa has the largest reef flat between watershed discharge and the reef slope, and the lowest human population density. Masefau and Fagaalu have a different geomorphology consisting of cemented staghorn coral fragments and steep slopes, however, benthic and coral communities were not similar. Benthic data suggest Fagaalu is heavily impacted compared with all other sites. Reef communities were assessed as bio-criteria indicators for waterbody health, using the EPA aquatic life use support designations of (1) fully supportive, (2) partially supportive, and (3) non-supportive for aquatic life. All sites resulted in a partially supportive ranking except Fagaalu, which was non-supportive. The results of this rapid assessment based upon relative benthic community measures are less desirable than long-term dataset analyses from monitoring programs, however it fills an important role for regulatory agencies required to report annual waterbody assessments. Future monitoring sites should be established to increase the number of replicates within each geological and physical setting to allow for meaningful comparisons along a gradient of hypothesized pollution levels.", "author" : [ { "dropping-particle" : "", "family" : "Houk", "given" : "Peter", "non-dropping-particle" : "", "parse-names" : false, "suffix" : "" }, { "dropping-particle" : "", "family" : "DiDonato", "given" : "Guy T", "non-dropping-particle" : "", "parse-names" : false, "suffix" : "" }, { "dropping-particle" : "", "family" : "Iguel", "given" : "John", "non-dropping-particle" : "", "parse-names" : false, "suffix" : "" }, { "dropping-particle" : "", "family" : "Woesik", "given" : "Robert", "non-dropping-particle" : "Van", "parse-names" : false, "suffix" : "" } ], "container-title" : "Environmental monitoring and assessment", "id" : "ITEM-1", "issue" : "1-3", "issued" : { "date-parts" : [ [ "2005", "8" ] ] }, "page" : "11-27", "title" : "Assessing the effects of non-point source pollution on American Samoa's coral reef communities", "type" : "article-journal", "volume" : "107" }, "uris" : [ "http://www.mendeley.com/documents/?uuid=731f9e80-4b63-4bee-a6b1-ba4f20308507" ] } ], "mendeley" : { "previouslyFormattedCitation" : "(Houk et al., 2005)" }, "properties" : { "noteIndex" : 0 }, "schema" : "https://github.com/citation-style-language/schema/raw/master/csl-citation.json" }</w:instrText>
      </w:r>
      <w:r>
        <w:fldChar w:fldCharType="separate"/>
      </w:r>
      <w:r w:rsidR="00532115" w:rsidRPr="00532115">
        <w:rPr>
          <w:noProof/>
        </w:rPr>
        <w:t>(Houk et al., 2005)</w:t>
      </w:r>
      <w:r>
        <w:fldChar w:fldCharType="end"/>
      </w:r>
      <w:r>
        <w:t xml:space="preserve">. </w:t>
      </w:r>
      <w:r w:rsidRPr="00703BBA">
        <w:t xml:space="preserve">Many researchers </w:t>
      </w:r>
      <w:r>
        <w:t>continue to use coral health metrics</w:t>
      </w:r>
      <w:r w:rsidRPr="00703BBA">
        <w:t xml:space="preserve"> to assess </w:t>
      </w:r>
      <w:r>
        <w:t xml:space="preserve">anthropogenic impacts </w:t>
      </w:r>
      <w:r w:rsidRPr="00703BBA">
        <w:fldChar w:fldCharType="begin" w:fldLock="1"/>
      </w:r>
      <w:r w:rsidR="00073D18">
        <w:instrText>ADDIN CSL_CITATION { "citationItems" : [ { "id" : "ITEM-1", "itemData" : { "author" : [ { "dropping-particle" : "", "family" : "Houk", "given" : "Peter", "non-dropping-particle" : "", "parse-names" : false, "suffix" : "" }, { "dropping-particle" : "", "family" : "Benavente", "given" : "David", "non-dropping-particle" : "", "parse-names" : false, "suffix" : "" }, { "dropping-particle" : "", "family" : "Johnson", "given" : "Steven", "non-dropping-particle" : "", "parse-names" : false, "suffix" : "" } ], "id" : "ITEM-1", "issue" : "April", "issued" : { "date-parts" : [ [ "2013" ] ] }, "title" : "Watershed-based coral reef monitoring across Tutuila , American Samoa : Summary of decadal trends and 2013 assessment", "type" : "article-journal" }, "uris" : [ "http://www.mendeley.com/documents/?uuid=cbf641dc-af46-4a60-a9cb-dd2526cbaaca" ] } ], "mendeley" : { "previouslyFormattedCitation" : "(Houk et al., 2013)" }, "properties" : { "noteIndex" : 0 }, "schema" : "https://github.com/citation-style-language/schema/raw/master/csl-citation.json" }</w:instrText>
      </w:r>
      <w:r w:rsidRPr="00703BBA">
        <w:fldChar w:fldCharType="separate"/>
      </w:r>
      <w:r w:rsidR="00532115" w:rsidRPr="00532115">
        <w:rPr>
          <w:noProof/>
        </w:rPr>
        <w:t>(Houk et al., 2013)</w:t>
      </w:r>
      <w:r w:rsidRPr="00703BBA">
        <w:fldChar w:fldCharType="end"/>
      </w:r>
      <w:r w:rsidRPr="00703BBA">
        <w:t xml:space="preserve"> but it is difficult to attribute cha</w:t>
      </w:r>
      <w:r>
        <w:t xml:space="preserve">nges in coral health to a specific </w:t>
      </w:r>
      <w:r w:rsidRPr="00703BBA">
        <w:t xml:space="preserve">stressor </w:t>
      </w:r>
      <w:r w:rsidRPr="00703BBA">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722-4028", "author" : [ { "dropping-particle" : "", "family" : "Grigg", "given" : "R. W.", "non-dropping-particle" : "", "parse-names" : false, "suffix" : "" } ], "container-title" : "Coral Reefs", "id" : "ITEM-2", "issue" : "4", "issued" : { "date-parts" : [ [ "1995" ] ] }, "page" : "253-266", "title" : "Coral reefs in an urban embayment in Hawaii: a complex case history controlled by natural and anthropogenic stress", "type" : "article-journal", "volume" : "14" }, "uris" : [ "http://www.mendeley.com/documents/?uuid=5f5b321e-6f80-4602-bc2e-8889e73300a9" ] } ], "mendeley" : { "manualFormatting" : "(Grigg 1995)", "previouslyFormattedCitation" : "(Grigg, 1995; Wolanski et al., 2003)" }, "properties" : { "noteIndex" : 0 }, "schema" : "https://github.com/citation-style-language/schema/raw/master/csl-citation.json" }</w:instrText>
      </w:r>
      <w:r w:rsidRPr="00703BBA">
        <w:fldChar w:fldCharType="separate"/>
      </w:r>
      <w:r w:rsidRPr="00B9633D">
        <w:rPr>
          <w:noProof/>
        </w:rPr>
        <w:t>(Grigg 1995)</w:t>
      </w:r>
      <w:r w:rsidRPr="00703BBA">
        <w:fldChar w:fldCharType="end"/>
      </w:r>
      <w:r>
        <w:t>.</w:t>
      </w:r>
      <w:r w:rsidRPr="00703BBA">
        <w:t xml:space="preserve"> </w:t>
      </w:r>
      <w:r>
        <w:t>Biological approaches may document increased sedimentation on corals but fail to address the specific process(</w:t>
      </w:r>
      <w:proofErr w:type="spellStart"/>
      <w:r>
        <w:t>es</w:t>
      </w:r>
      <w:proofErr w:type="spellEnd"/>
      <w:r>
        <w:t xml:space="preserve">) increasing sedimentation, and hence an opportune point of intervention for environmental managers </w:t>
      </w:r>
      <w:r>
        <w:fldChar w:fldCharType="begin" w:fldLock="1"/>
      </w:r>
      <w:r w:rsidR="00073D18">
        <w:instrText>ADDIN CSL_CITATION { "citationItems" : [ { "id" : "ITEM-1",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1", "issue" : "5-7", "issued" : { "date-parts" : [ [ "2005", "1" ] ] }, "page" : "486-94", "title" : "Shifting the paradigm of coral-reef 'health' assessment", "type" : "article-journal", "volume" : "51" }, "uris" : [ "http://www.mendeley.com/documents/?uuid=2f9f2ef4-9bb0-451a-997a-aff023a290a7" ] } ], "mendeley" : { "previouslyFormattedCitation" : "(Downs et al., 2005)" }, "properties" : { "noteIndex" : 0 }, "schema" : "https://github.com/citation-style-language/schema/raw/master/csl-citation.json" }</w:instrText>
      </w:r>
      <w:r>
        <w:fldChar w:fldCharType="separate"/>
      </w:r>
      <w:r w:rsidRPr="009A7D8B">
        <w:rPr>
          <w:noProof/>
        </w:rPr>
        <w:t>(Downs et al., 2005)</w:t>
      </w:r>
      <w:r>
        <w:fldChar w:fldCharType="end"/>
      </w:r>
      <w:r>
        <w:t xml:space="preserve">. As an alternative to the biological monitoring approaches, groups such as the USGS Ridge-to-Reef Program  (see </w:t>
      </w:r>
      <w:r>
        <w:fldChar w:fldCharType="begin" w:fldLock="1"/>
      </w:r>
      <w:r w:rsidR="00073D18">
        <w:instrText>ADDIN CSL_CITATION { "citationItems" : [ { "id" : "ITEM-1", "itemData" : { "author" : [ { "dropping-particle" : "", "family" : "Field", "given" : "M.E.", "non-dropping-particle" : "", "parse-names" : false, "suffix" : "" }, { "dropping-particle" : "", "family" : "Cochran, S.A.", "given" : "", "non-dropping-particle" : "", "parse-names" : false, "suffix" : "" }, { "dropping-particle" : "", "family" : "Logan", "given" : "J.B.", "non-dropping-particle" : "", "parse-names" : false, "suffix" : "" }, { "dropping-particle" : "", "family" : "Storlazzi", "given" : "Curt D.", "non-dropping-particle" : "", "parse-names" : false, "suffix" : "" } ], "id" : "ITEM-1", "issued" : { "date-parts" : [ [ "2008" ] ] }, "page" : "180", "title" : "The coral reef of south Moloka\u02bbi, Hawai\u02bbi; Portrait of a sediment-threatened reef, U.S. Geological Survey Scientific Investigations Report 2007-5101", "type" : "report" }, "uris" : [ "http://www.mendeley.com/documents/?uuid=09f5b2f0-8998-41e7-b6bc-389d1361b069" ] } ], "mendeley" : { "manualFormatting" : "Field et al. (2008)", "previouslyFormattedCitation" : "(Field et al., 2008)" }, "properties" : { "noteIndex" : 0 }, "schema" : "https://github.com/citation-style-language/schema/raw/master/csl-citation.json" }</w:instrText>
      </w:r>
      <w:r>
        <w:fldChar w:fldCharType="separate"/>
      </w:r>
      <w:r>
        <w:rPr>
          <w:noProof/>
        </w:rPr>
        <w:t>Field et al. (</w:t>
      </w:r>
      <w:r w:rsidRPr="00B5093C">
        <w:rPr>
          <w:noProof/>
        </w:rPr>
        <w:t>2008)</w:t>
      </w:r>
      <w:r>
        <w:fldChar w:fldCharType="end"/>
      </w:r>
      <w:r>
        <w:t>, and references therein)  have pursued integrated,</w:t>
      </w:r>
      <w:r w:rsidRPr="003343A1">
        <w:t xml:space="preserve"> process-oriented </w:t>
      </w:r>
      <w:r>
        <w:t xml:space="preserve">research </w:t>
      </w:r>
      <w:r w:rsidRPr="003343A1">
        <w:t>to provide scientific information</w:t>
      </w:r>
      <w:r>
        <w:t xml:space="preserve"> on sediment sources and dynamics</w:t>
      </w:r>
      <w:r w:rsidRPr="003343A1">
        <w:t xml:space="preserve"> to resource managers </w:t>
      </w:r>
      <w:r>
        <w:fldChar w:fldCharType="begin" w:fldLock="1"/>
      </w:r>
      <w:r w:rsidR="00073D18">
        <w:instrText>ADDIN CSL_CITATION { "citationItems" : [ { "id" : "ITEM-1", "itemData" : { "author" : [ { "dropping-particle" : "", "family" : "Atkinson", "given" : "Carter", "non-dropping-particle" : "", "parse-names" : false, "suffix" : "" }, { "dropping-particle" : "", "family" : "Medeiros", "given" : "Arthur", "non-dropping-particle" : "", "parse-names" : false, "suffix" : "" } ], "id" : "ITEM-1", "issued" : { "date-parts" : [ [ "2006" ] ] }, "title" : "Trip Report : Pilot Study of Factors Linking Watershed Function and Coastal Ecosystem Health in American Samoa", "type" : "report" }, "uris" : [ "http://www.mendeley.com/documents/?uuid=77216554-453f-4992-adad-1a6e143ff537" ] } ], "mendeley" : { "previouslyFormattedCitation" : "(Atkinson and Medeiros, 2006)" }, "properties" : { "noteIndex" : 0 }, "schema" : "https://github.com/citation-style-language/schema/raw/master/csl-citation.json" }</w:instrText>
      </w:r>
      <w:r>
        <w:fldChar w:fldCharType="separate"/>
      </w:r>
      <w:r w:rsidR="00532115" w:rsidRPr="00532115">
        <w:rPr>
          <w:noProof/>
        </w:rPr>
        <w:t>(Atkinson and Medeiros, 2006)</w:t>
      </w:r>
      <w:r>
        <w:fldChar w:fldCharType="end"/>
      </w:r>
      <w:r>
        <w:t xml:space="preserve">.  </w:t>
      </w:r>
    </w:p>
    <w:p w14:paraId="4E60E538" w14:textId="28D29D38" w:rsidR="00806C21" w:rsidRDefault="00806C21" w:rsidP="005009D9">
      <w:pPr>
        <w:ind w:firstLine="709"/>
      </w:pPr>
      <w:r w:rsidRPr="00703BBA">
        <w:t>Coral sedimentation field studies</w:t>
      </w:r>
      <w:r>
        <w:t xml:space="preserve"> like Ridge-to-Reef</w:t>
      </w:r>
      <w:r w:rsidRPr="00703BBA">
        <w:t xml:space="preserve"> have three general components</w:t>
      </w:r>
      <w:r>
        <w:t>, which are reflected in the three chapter structure of this dissertation</w:t>
      </w:r>
      <w:r w:rsidRPr="00703BBA">
        <w:t xml:space="preserve">: watershed inputs, hydrodynamic circulation over the reef, and </w:t>
      </w:r>
      <w:r>
        <w:t>how they interact to govern spatiotemporal distribution of sediment</w:t>
      </w:r>
      <w:r w:rsidR="00DD6E52">
        <w:t xml:space="preserve"> accumulation</w:t>
      </w:r>
      <w:r>
        <w:t xml:space="preserve"> on the reef.</w:t>
      </w:r>
      <w:r w:rsidRPr="00703BBA">
        <w:t xml:space="preserve"> Each of the three components requires significant expertise</w:t>
      </w:r>
      <w:r>
        <w:t xml:space="preserve"> and </w:t>
      </w:r>
      <w:r w:rsidRPr="00703BBA">
        <w:t>specialized equipment, so most studies</w:t>
      </w:r>
      <w:r>
        <w:t xml:space="preserve"> </w:t>
      </w:r>
      <w:r w:rsidRPr="00703BBA">
        <w:t>have</w:t>
      </w:r>
      <w:r>
        <w:t xml:space="preserve"> either</w:t>
      </w:r>
      <w:r w:rsidRPr="00703BBA">
        <w:t xml:space="preserve"> focused on</w:t>
      </w:r>
      <w:r>
        <w:t xml:space="preserve"> only one component, or integrate large-scale </w:t>
      </w:r>
      <w:r w:rsidRPr="00703BBA">
        <w:t xml:space="preserve">collaborative efforts between watershed scientists, oceanographers, and coral ecologists </w:t>
      </w:r>
      <w:r w:rsidRPr="00703BBA">
        <w:fldChar w:fldCharType="begin" w:fldLock="1"/>
      </w:r>
      <w:r w:rsidR="00073D18">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3",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Fabricius et al., 2012; Storlazzi et al., 2009)" }, "properties" : { "noteIndex" : 0 }, "schema" : "https://github.com/citation-style-language/schema/raw/master/csl-citation.json" }</w:instrText>
      </w:r>
      <w:r w:rsidRPr="00703BBA">
        <w:fldChar w:fldCharType="separate"/>
      </w:r>
      <w:r w:rsidR="00532115" w:rsidRPr="00532115">
        <w:rPr>
          <w:noProof/>
        </w:rPr>
        <w:t>(Draut et al., 2009; Fabricius et al., 2012; Storlazzi et al., 2009)</w:t>
      </w:r>
      <w:r w:rsidRPr="00703BBA">
        <w:fldChar w:fldCharType="end"/>
      </w:r>
      <w:r w:rsidRPr="00703BBA">
        <w:t xml:space="preserve">.  These large-scale collaborative efforts are important for integrating </w:t>
      </w:r>
      <w:r>
        <w:t xml:space="preserve">state-of-the-art knowledge </w:t>
      </w:r>
      <w:r w:rsidRPr="00703BBA">
        <w:t>in each field, but are generally beyond the capabilities of management-oriented investigations</w:t>
      </w:r>
      <w:r>
        <w:t>,</w:t>
      </w:r>
      <w:r w:rsidRPr="00703BBA">
        <w:t xml:space="preserve"> </w:t>
      </w:r>
      <w:r>
        <w:t xml:space="preserve">or focus on large, complex study sites </w:t>
      </w:r>
      <w:r>
        <w:fldChar w:fldCharType="begin" w:fldLock="1"/>
      </w:r>
      <w:r w:rsidR="00073D18">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Fabricius et al., 2012; Storlazzi et al., 2009)" }, "properties" : { "noteIndex" : 0 }, "schema" : "https://github.com/citation-style-language/schema/raw/master/csl-citation.json" }</w:instrText>
      </w:r>
      <w:r>
        <w:fldChar w:fldCharType="separate"/>
      </w:r>
      <w:r w:rsidR="00DD6E52" w:rsidRPr="00DD6E52">
        <w:rPr>
          <w:noProof/>
        </w:rPr>
        <w:t>(Fabricius et al., 2012; Storlazzi et al., 2009)</w:t>
      </w:r>
      <w:r>
        <w:fldChar w:fldCharType="end"/>
      </w:r>
      <w:r w:rsidRPr="00703BBA">
        <w:t>.</w:t>
      </w:r>
      <w:r>
        <w:t xml:space="preserve"> </w:t>
      </w:r>
    </w:p>
    <w:p w14:paraId="764661D8" w14:textId="65AB970E" w:rsidR="00806C21" w:rsidRDefault="00806C21" w:rsidP="005009D9">
      <w:pPr>
        <w:ind w:firstLine="709"/>
      </w:pPr>
      <w:r>
        <w:lastRenderedPageBreak/>
        <w:t xml:space="preserve">There is significant uncertainty in the natural background rate of sediment loading from watersheds to coral reefs, in the magnitude of human impacts on sediment loading for storm events of different sizes, and in the main human activities that impact sediment loading, particularly on small tropical islands with limited data. Approaches for quantifying sediment discharge from steep, tropical watersheds to fringing reef embayments have included sediment budgets </w:t>
      </w:r>
      <w:r>
        <w:fldChar w:fldCharType="begin" w:fldLock="1"/>
      </w:r>
      <w:r w:rsidR="00073D18">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abstract#EP22A-01", "title" : "Sediment budget for a polluted Hawaiian reef using hillslope monitoring and process mapping", "type" : "paper-conference" }, "uris" : [ "http://www.mendeley.com/documents/?uuid=4378c49d-290f-4de2-b054-3c2ff8e4d978" ] } ], "mendeley" : { "previouslyFormattedCitation" : "(Ramos-Scharr\u00f3n and Macdonald, 2007; Stock et al., 2010)" }, "properties" : { "noteIndex" : 0 }, "schema" : "https://github.com/citation-style-language/schema/raw/master/csl-citation.json" }</w:instrText>
      </w:r>
      <w:r>
        <w:fldChar w:fldCharType="separate"/>
      </w:r>
      <w:r w:rsidR="00532115" w:rsidRPr="00532115">
        <w:rPr>
          <w:noProof/>
        </w:rPr>
        <w:t>(Ramos-Scharrón and Macdonald, 2007; Stock et al., 2010)</w:t>
      </w:r>
      <w:r>
        <w:fldChar w:fldCharType="end"/>
      </w:r>
      <w:r>
        <w:t xml:space="preserve">, use of Universal Soil Loss Equation methods </w:t>
      </w:r>
      <w:commentRangeStart w:id="2"/>
      <w:commentRangeStart w:id="3"/>
      <w:r>
        <w:fldChar w:fldCharType="begin" w:fldLock="1"/>
      </w:r>
      <w:r w:rsidR="00073D18">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previouslyFormattedCitation" : "(Calhoun and Fletcher, 1999; Sadeghi et al., 2007)" }, "properties" : { "noteIndex" : 0 }, "schema" : "https://github.com/citation-style-language/schema/raw/master/csl-citation.json" }</w:instrText>
      </w:r>
      <w:r>
        <w:fldChar w:fldCharType="separate"/>
      </w:r>
      <w:r w:rsidR="00532115" w:rsidRPr="00532115">
        <w:rPr>
          <w:noProof/>
        </w:rPr>
        <w:t>(Calhoun and Fletcher, 1999; Sadeghi et al., 2007)</w:t>
      </w:r>
      <w:r>
        <w:fldChar w:fldCharType="end"/>
      </w:r>
      <w:commentRangeEnd w:id="2"/>
      <w:r>
        <w:rPr>
          <w:rStyle w:val="CommentReference"/>
        </w:rPr>
        <w:commentReference w:id="2"/>
      </w:r>
      <w:commentRangeEnd w:id="3"/>
      <w:r>
        <w:rPr>
          <w:rStyle w:val="CommentReference"/>
        </w:rPr>
        <w:commentReference w:id="3"/>
      </w:r>
      <w:r>
        <w:t xml:space="preserve">, and in situ measurements </w:t>
      </w:r>
      <w:r>
        <w:fldChar w:fldCharType="begin" w:fldLock="1"/>
      </w:r>
      <w:r w:rsidR="00073D18">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Calhoun and Fletcher, 1999; Wolanski et al., 2005)" }, "properties" : { "noteIndex" : 0 }, "schema" : "https://github.com/citation-style-language/schema/raw/master/csl-citation.json" }</w:instrText>
      </w:r>
      <w:r>
        <w:fldChar w:fldCharType="separate"/>
      </w:r>
      <w:r w:rsidR="00532115" w:rsidRPr="00532115">
        <w:rPr>
          <w:noProof/>
        </w:rPr>
        <w:t>(Calhoun and Fletcher, 1999; Wolanski et al., 2005)</w:t>
      </w:r>
      <w:r>
        <w:fldChar w:fldCharType="end"/>
      </w:r>
      <w:r>
        <w:t xml:space="preserve">. Evidence from several coastal watersheds in New Zealand shows strong potential for modeling sediment loading from watersheds using the maximum event discharge </w:t>
      </w:r>
      <w:r>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Basher et al., 2011; Fahey et al., 2003; Hicks, 1990)" }, "properties" : { "noteIndex" : 0 }, "schema" : "https://github.com/citation-style-language/schema/raw/master/csl-citation.json" }</w:instrText>
      </w:r>
      <w:r>
        <w:fldChar w:fldCharType="separate"/>
      </w:r>
      <w:r w:rsidR="00532115" w:rsidRPr="00532115">
        <w:rPr>
          <w:noProof/>
        </w:rPr>
        <w:t>(Basher et al., 2011; Fahey et al., 2003; Hicks, 1990)</w:t>
      </w:r>
      <w:r>
        <w:fldChar w:fldCharType="end"/>
      </w:r>
      <w:r>
        <w:t xml:space="preserve"> but this approach has not </w:t>
      </w:r>
      <w:r w:rsidR="00DD6E52">
        <w:t xml:space="preserve">yet </w:t>
      </w:r>
      <w:r>
        <w:t xml:space="preserve">been tested in tropical, volcanic islands. </w:t>
      </w:r>
      <w:r w:rsidR="00DD6E52">
        <w:t>This research will apply this methodology in Paper One, outlined below.</w:t>
      </w:r>
      <w:r>
        <w:t xml:space="preserve"> </w:t>
      </w:r>
    </w:p>
    <w:p w14:paraId="052486C5" w14:textId="37BC6506" w:rsidR="00806C21" w:rsidRDefault="00806C21" w:rsidP="005009D9">
      <w:pPr>
        <w:ind w:firstLine="709"/>
      </w:pPr>
      <w:r>
        <w:t xml:space="preserve">Significant research has been conducted on sedimentation dynamics in coral reefs </w:t>
      </w:r>
      <w:commentRangeStart w:id="4"/>
      <w:commentRangeStart w:id="5"/>
      <w:r>
        <w:t xml:space="preserve">in Hawaii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 "properties" : { "noteIndex" : 0 }, "schema" : "https://github.com/citation-style-language/schema/raw/master/csl-citation.json" }</w:instrText>
      </w:r>
      <w:r>
        <w:fldChar w:fldCharType="separate"/>
      </w:r>
      <w:r w:rsidRPr="001C6B8C">
        <w:rPr>
          <w:noProof/>
        </w:rPr>
        <w:t>(Presto et al., 2006; Storlazzi et al., 2009)</w:t>
      </w:r>
      <w:r>
        <w:fldChar w:fldCharType="end"/>
      </w:r>
      <w:r>
        <w:t xml:space="preserve">, Great Barrier Reef </w:t>
      </w:r>
      <w:r>
        <w:fldChar w:fldCharType="begin" w:fldLock="1"/>
      </w:r>
      <w:r w:rsidR="00073D18">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Wolanski et al., 2005)" }, "properties" : { "noteIndex" : 0 }, "schema" : "https://github.com/citation-style-language/schema/raw/master/csl-citation.json" }</w:instrText>
      </w:r>
      <w:r>
        <w:fldChar w:fldCharType="separate"/>
      </w:r>
      <w:r w:rsidRPr="001C6B8C">
        <w:rPr>
          <w:noProof/>
        </w:rPr>
        <w:t>(Fabricius et al., 2012; Wolanski et al., 2005)</w:t>
      </w:r>
      <w:r>
        <w:fldChar w:fldCharType="end"/>
      </w:r>
      <w:r>
        <w:t xml:space="preserve">, Guam </w:t>
      </w:r>
      <w:r>
        <w:fldChar w:fldCharType="begin" w:fldLock="1"/>
      </w:r>
      <w:r w:rsidR="00073D18">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 "properties" : { "noteIndex" : 0 }, "schema" : "https://github.com/citation-style-language/schema/raw/master/csl-citation.json" }</w:instrText>
      </w:r>
      <w:r>
        <w:fldChar w:fldCharType="separate"/>
      </w:r>
      <w:r w:rsidRPr="000E3860">
        <w:rPr>
          <w:noProof/>
        </w:rPr>
        <w:t>(Wolanski et al., 2005)</w:t>
      </w:r>
      <w:r>
        <w:fldChar w:fldCharType="end"/>
      </w:r>
      <w:r>
        <w:t xml:space="preserve">, Virgin Islands </w:t>
      </w:r>
      <w:r>
        <w:fldChar w:fldCharType="begin" w:fldLock="1"/>
      </w:r>
      <w:r w:rsidR="00073D18">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68498A">
        <w:rPr>
          <w:noProof/>
        </w:rPr>
        <w:t>(Gray et al., 2012)</w:t>
      </w:r>
      <w:r>
        <w:fldChar w:fldCharType="end"/>
      </w:r>
      <w:r>
        <w:t xml:space="preserve">, Puerto Rico </w:t>
      </w:r>
      <w:r>
        <w:fldChar w:fldCharType="begin" w:fldLock="1"/>
      </w:r>
      <w:r w:rsidR="00073D18">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manualFormatting" : "(Ryan, et al., 2008)", "previouslyFormattedCitation" : "(Ryan et al., 2008)" }, "properties" : { "noteIndex" : 0 }, "schema" : "https://github.com/citation-style-language/schema/raw/master/csl-citation.json" }</w:instrText>
      </w:r>
      <w:r>
        <w:fldChar w:fldCharType="separate"/>
      </w:r>
      <w:r w:rsidRPr="001A40FA">
        <w:rPr>
          <w:noProof/>
        </w:rPr>
        <w:t xml:space="preserve">(Ryan, </w:t>
      </w:r>
      <w:r>
        <w:rPr>
          <w:noProof/>
        </w:rPr>
        <w:t>et al.</w:t>
      </w:r>
      <w:r w:rsidRPr="001A40FA">
        <w:rPr>
          <w:noProof/>
        </w:rPr>
        <w:t>, 2008)</w:t>
      </w:r>
      <w:r>
        <w:fldChar w:fldCharType="end"/>
      </w:r>
      <w:r>
        <w:t xml:space="preserve">, Okinawa </w:t>
      </w:r>
      <w:r>
        <w:fldChar w:fldCharType="begin" w:fldLock="1"/>
      </w:r>
      <w:r w:rsidR="00073D18">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West and van Woesik, 2001)" }, "properties" : { "noteIndex" : 0 }, "schema" : "https://github.com/citation-style-language/schema/raw/master/csl-citation.json" }</w:instrText>
      </w:r>
      <w:r>
        <w:fldChar w:fldCharType="separate"/>
      </w:r>
      <w:r w:rsidR="00532115" w:rsidRPr="00532115">
        <w:rPr>
          <w:noProof/>
        </w:rPr>
        <w:t>(West and van Woesik, 2001)</w:t>
      </w:r>
      <w:r>
        <w:fldChar w:fldCharType="end"/>
      </w:r>
      <w:r>
        <w:t xml:space="preserve">, Pohnpei </w:t>
      </w:r>
      <w:r>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fldChar w:fldCharType="separate"/>
      </w:r>
      <w:r w:rsidR="00532115" w:rsidRPr="00532115">
        <w:rPr>
          <w:noProof/>
        </w:rPr>
        <w:t>(Victor et al., 2006)</w:t>
      </w:r>
      <w:r>
        <w:fldChar w:fldCharType="end"/>
      </w:r>
      <w:r>
        <w:t xml:space="preserve"> and New Caledonia </w:t>
      </w:r>
      <w:r>
        <w:fldChar w:fldCharType="begin" w:fldLock="1"/>
      </w:r>
      <w:r w:rsidR="00073D18">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613B4B">
        <w:rPr>
          <w:noProof/>
        </w:rPr>
        <w:t>(Ouillon et al., 2010)</w:t>
      </w:r>
      <w:r>
        <w:fldChar w:fldCharType="end"/>
      </w:r>
      <w:r>
        <w:t xml:space="preserve">. </w:t>
      </w:r>
      <w:commentRangeEnd w:id="4"/>
      <w:r>
        <w:rPr>
          <w:rStyle w:val="CommentReference"/>
        </w:rPr>
        <w:commentReference w:id="4"/>
      </w:r>
      <w:commentRangeEnd w:id="5"/>
      <w:r>
        <w:rPr>
          <w:rStyle w:val="CommentReference"/>
        </w:rPr>
        <w:commentReference w:id="5"/>
      </w:r>
      <w:r>
        <w:t xml:space="preserve">However, few studies have developed an integrated understanding of sediment sources, transport processes, and deposition in small, reef-fringed embayments </w:t>
      </w:r>
      <w:commentRangeStart w:id="6"/>
      <w:commentRangeStart w:id="7"/>
      <w:r>
        <w:fldChar w:fldCharType="begin" w:fldLock="1"/>
      </w:r>
      <w:r w:rsidR="00073D18">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3",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Bartley et al., 2014; Draut et al., 2009; Wolanski et al., 2003)" }, "properties" : { "noteIndex" : 0 }, "schema" : "https://github.com/citation-style-language/schema/raw/master/csl-citation.json" }</w:instrText>
      </w:r>
      <w:r>
        <w:fldChar w:fldCharType="separate"/>
      </w:r>
      <w:r w:rsidRPr="00231D76">
        <w:rPr>
          <w:noProof/>
        </w:rPr>
        <w:t>(Bartley et al., 2014; Draut et al., 2009; Wolanski et al., 2003)</w:t>
      </w:r>
      <w:r>
        <w:fldChar w:fldCharType="end"/>
      </w:r>
      <w:commentRangeEnd w:id="6"/>
      <w:r>
        <w:rPr>
          <w:rStyle w:val="CommentReference"/>
        </w:rPr>
        <w:commentReference w:id="6"/>
      </w:r>
      <w:commentRangeEnd w:id="7"/>
      <w:r>
        <w:rPr>
          <w:rStyle w:val="CommentReference"/>
        </w:rPr>
        <w:commentReference w:id="7"/>
      </w:r>
      <w:r>
        <w:t>. Two integrated studies from Hanalei Bay in Kau</w:t>
      </w:r>
      <w:r w:rsidR="00DD6E52">
        <w:t>ai, HI, which were part of the Ridge-to-R</w:t>
      </w:r>
      <w:r>
        <w:t xml:space="preserve">eef program of the USGS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68498A">
        <w:rPr>
          <w:noProof/>
        </w:rPr>
        <w:t>(Draut et al., 2009; Storlazzi et al., 2009)</w:t>
      </w:r>
      <w:r>
        <w:fldChar w:fldCharType="end"/>
      </w:r>
      <w:r>
        <w:t xml:space="preserve"> demonstrated that in addition to total sediment loading and water circulation, the phasing of flood events and wave conditions was a key control on the sediment deposition rate and residence time. As opposed to temperate regions where sediment deposition is limited because river floods and high wave energy are caused by the same frontal system, sediment discharge and wave events can be decoupled in many tropical regions </w:t>
      </w:r>
      <w:r>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778B6">
        <w:rPr>
          <w:noProof/>
        </w:rPr>
        <w:t>(Draut et al., 2009)</w:t>
      </w:r>
      <w:r>
        <w:fldChar w:fldCharType="end"/>
      </w:r>
      <w:r>
        <w:t xml:space="preserve">. In these tropical regions, sediment deposition and residence time is controlled by the variable phasing of sediment discharge during floods, and wave conditions either limiting initial deposition, or resuspending and dispersing previously deposited sediment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2",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Takesue et al., 2009)" }, "properties" : { "noteIndex" : 0 }, "schema" : "https://github.com/citation-style-language/schema/raw/master/csl-citation.json" }</w:instrText>
      </w:r>
      <w:r>
        <w:fldChar w:fldCharType="separate"/>
      </w:r>
      <w:r w:rsidR="00532115" w:rsidRPr="00532115">
        <w:rPr>
          <w:noProof/>
        </w:rPr>
        <w:t>(Presto et al., 2006; Storlazzi et al., 2009; Takesue et al., 2009)</w:t>
      </w:r>
      <w:r>
        <w:fldChar w:fldCharType="end"/>
      </w:r>
      <w:r>
        <w:t xml:space="preserve">. </w:t>
      </w:r>
    </w:p>
    <w:p w14:paraId="3A6F13F7" w14:textId="77777777" w:rsidR="004C5CF3" w:rsidRPr="00703BBA" w:rsidRDefault="004C5CF3" w:rsidP="004C5CF3">
      <w:pPr>
        <w:pStyle w:val="Heading1"/>
        <w:rPr>
          <w:rFonts w:asciiTheme="minorHAnsi" w:hAnsiTheme="minorHAnsi"/>
        </w:rPr>
      </w:pPr>
      <w:bookmarkStart w:id="8" w:name="_Toc389207889"/>
      <w:r>
        <w:rPr>
          <w:rFonts w:asciiTheme="minorHAnsi" w:hAnsiTheme="minorHAnsi"/>
        </w:rPr>
        <w:t>Research Design</w:t>
      </w:r>
      <w:bookmarkEnd w:id="8"/>
    </w:p>
    <w:p w14:paraId="6552EB3C" w14:textId="6D299A42" w:rsidR="00806C21" w:rsidRPr="00703BBA" w:rsidRDefault="00806C21" w:rsidP="005009D9">
      <w:pPr>
        <w:ind w:firstLine="709"/>
      </w:pPr>
      <w:r>
        <w:t>The objective of this dissertation is to document relationships and interactions between sediment discharge from the watershed, wave-driven circulation over the reef, and the spatial distribution of sediment</w:t>
      </w:r>
      <w:r w:rsidR="004C5CF3">
        <w:t xml:space="preserve"> accumulation</w:t>
      </w:r>
      <w:r>
        <w:t xml:space="preserve"> rates under various conditions in a linked watershed and reef-fringed embayment. </w:t>
      </w:r>
      <w:r w:rsidRPr="00703BBA">
        <w:t xml:space="preserve">This research </w:t>
      </w:r>
      <w:r w:rsidR="00532115">
        <w:t>is</w:t>
      </w:r>
      <w:r w:rsidRPr="00703BBA">
        <w:t xml:space="preserve"> structured around three separate papers that develop a top-down model of sediment dynamics in Faga’alu, </w:t>
      </w:r>
      <w:r>
        <w:t xml:space="preserve">American Samoa, which has been identified as a priority reef for mitigation of sediment-related impacts on coral reefs </w:t>
      </w:r>
      <w:r>
        <w:fldChar w:fldCharType="begin" w:fldLock="1"/>
      </w:r>
      <w:r w:rsidR="00073D18">
        <w:instrText>ADDIN CSL_CITATION { "citationItems" : [ { "id" : "ITEM-1",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1", "issued" : { "date-parts" : [ [ "2011" ] ] }, "page" : "6-15", "title" : "Reefs at Risk: Revisited", "type" : "report", "volume" : "74" }, "uris" : [ "http://www.mendeley.com/documents/?uuid=c75ff4db-a598-4513-8180-d6ed39ca5dae" ] } ], "mendeley" : { "previouslyFormattedCitation" : "(Burke et al., 2011)" }, "properties" : { "noteIndex" : 0 }, "schema" : "https://github.com/citation-style-language/schema/raw/master/csl-citation.json" }</w:instrText>
      </w:r>
      <w:r>
        <w:fldChar w:fldCharType="separate"/>
      </w:r>
      <w:r w:rsidRPr="008432CE">
        <w:rPr>
          <w:noProof/>
        </w:rPr>
        <w:t>(Burke et al., 2011)</w:t>
      </w:r>
      <w:r>
        <w:fldChar w:fldCharType="end"/>
      </w:r>
      <w:r w:rsidRPr="00703BBA">
        <w:t xml:space="preserve">. </w:t>
      </w:r>
    </w:p>
    <w:p w14:paraId="39175B6D" w14:textId="662F8A37" w:rsidR="00806C21" w:rsidRPr="00703BBA" w:rsidRDefault="00806C21" w:rsidP="005009D9">
      <w:r w:rsidRPr="00703BBA">
        <w:rPr>
          <w:b/>
          <w:i/>
        </w:rPr>
        <w:t xml:space="preserve">Paper One, </w:t>
      </w:r>
      <w:r>
        <w:t>“</w:t>
      </w:r>
      <w:r w:rsidRPr="00703BBA">
        <w:rPr>
          <w:i/>
        </w:rPr>
        <w:t xml:space="preserve">Contributions of human activities to suspended sediment yield during storm events from a </w:t>
      </w:r>
      <w:r>
        <w:rPr>
          <w:i/>
        </w:rPr>
        <w:t xml:space="preserve">steep, </w:t>
      </w:r>
      <w:r w:rsidRPr="00703BBA">
        <w:rPr>
          <w:i/>
        </w:rPr>
        <w:t>small</w:t>
      </w:r>
      <w:r>
        <w:rPr>
          <w:i/>
        </w:rPr>
        <w:t>, tropical</w:t>
      </w:r>
      <w:r w:rsidRPr="00703BBA">
        <w:rPr>
          <w:i/>
        </w:rPr>
        <w:t xml:space="preserve"> watershed</w:t>
      </w:r>
      <w:r>
        <w:rPr>
          <w:i/>
        </w:rPr>
        <w:t>”</w:t>
      </w:r>
      <w:r w:rsidRPr="00703BBA">
        <w:rPr>
          <w:i/>
        </w:rPr>
        <w:t xml:space="preserve">, </w:t>
      </w:r>
      <w:r w:rsidRPr="00703BBA">
        <w:t>will quantify</w:t>
      </w:r>
      <w:r w:rsidR="00532115">
        <w:t xml:space="preserve"> background</w:t>
      </w:r>
      <w:r w:rsidRPr="00703BBA">
        <w:t xml:space="preserve"> sediment loading from </w:t>
      </w:r>
      <w:r>
        <w:t>an</w:t>
      </w:r>
      <w:r w:rsidRPr="00703BBA">
        <w:t xml:space="preserve"> undisturbed forest and enhanced sediment loading </w:t>
      </w:r>
      <w:r w:rsidR="00532115">
        <w:t>from</w:t>
      </w:r>
      <w:r w:rsidRPr="00703BBA">
        <w:t xml:space="preserve"> </w:t>
      </w:r>
      <w:r>
        <w:t>human disturbance</w:t>
      </w:r>
      <w:r w:rsidRPr="00703BBA">
        <w:t xml:space="preserve"> in Faga’alu and Nu’uuli watersheds</w:t>
      </w:r>
      <w:r>
        <w:t xml:space="preserve"> during both baseflow and storm events</w:t>
      </w:r>
      <w:r w:rsidRPr="00703BBA">
        <w:t>.</w:t>
      </w:r>
      <w:r w:rsidRPr="008B6C5F">
        <w:t xml:space="preserve"> </w:t>
      </w:r>
      <w:r w:rsidRPr="00703BBA">
        <w:t>A combination of paired</w:t>
      </w:r>
      <w:r>
        <w:t>-</w:t>
      </w:r>
      <w:r w:rsidRPr="00703BBA">
        <w:t xml:space="preserve"> and nested</w:t>
      </w:r>
      <w:r>
        <w:t>-watershed study designs using</w:t>
      </w:r>
      <w:r w:rsidRPr="00703BBA">
        <w:t xml:space="preserve"> sediment budget, disturbance ratio, and sediment rating curve methodology will quantify the contribution of human-disturbed areas to total</w:t>
      </w:r>
      <w:r w:rsidR="00532115">
        <w:t xml:space="preserve"> suspended</w:t>
      </w:r>
      <w:r w:rsidRPr="00703BBA">
        <w:t xml:space="preserve"> sediment </w:t>
      </w:r>
      <w:r w:rsidR="00532115">
        <w:t xml:space="preserve">yield (SSY) </w:t>
      </w:r>
      <w:r w:rsidRPr="00703BBA">
        <w:t>to Faga’alu Bay.</w:t>
      </w:r>
      <w:r>
        <w:t xml:space="preserve"> </w:t>
      </w:r>
      <w:r w:rsidRPr="00703BBA">
        <w:t>In situ</w:t>
      </w:r>
      <w:r>
        <w:t xml:space="preserve"> measurements of </w:t>
      </w:r>
      <w:r w:rsidRPr="00703BBA">
        <w:t>precipitation, stream discharge and suspended sediment concentration</w:t>
      </w:r>
      <w:r w:rsidR="00532115">
        <w:t>,</w:t>
      </w:r>
      <w:r w:rsidRPr="00703BBA">
        <w:t xml:space="preserve"> collected over three field campaigns (2012-2014)</w:t>
      </w:r>
      <w:r w:rsidR="00532115">
        <w:t>,</w:t>
      </w:r>
      <w:r w:rsidRPr="00703BBA">
        <w:t xml:space="preserve"> </w:t>
      </w:r>
      <w:r>
        <w:t>are used to estimate per-storm-event</w:t>
      </w:r>
      <w:r w:rsidRPr="00703BBA">
        <w:t xml:space="preserve"> suspended sediment </w:t>
      </w:r>
      <w:r w:rsidRPr="00703BBA">
        <w:lastRenderedPageBreak/>
        <w:t xml:space="preserve">yield </w:t>
      </w:r>
      <w:r w:rsidR="00532115">
        <w:t>(SSY</w:t>
      </w:r>
      <w:r w:rsidR="00532115" w:rsidRPr="00532115">
        <w:rPr>
          <w:vertAlign w:val="subscript"/>
        </w:rPr>
        <w:t>EV</w:t>
      </w:r>
      <w:r w:rsidR="00532115">
        <w:t xml:space="preserve">) </w:t>
      </w:r>
      <w:r w:rsidRPr="00703BBA">
        <w:t>from the natural</w:t>
      </w:r>
      <w:r>
        <w:t xml:space="preserve"> and human-impacted</w:t>
      </w:r>
      <w:r>
        <w:rPr>
          <w:rStyle w:val="CommentReference"/>
        </w:rPr>
        <w:t xml:space="preserve"> </w:t>
      </w:r>
      <w:r w:rsidR="00532115">
        <w:t>sub</w:t>
      </w:r>
      <w:r w:rsidRPr="00703BBA">
        <w:t>watersheds in Faga’alu</w:t>
      </w:r>
      <w:r w:rsidR="00532115">
        <w:t xml:space="preserve"> and</w:t>
      </w:r>
      <w:r w:rsidRPr="00703BBA">
        <w:t xml:space="preserve"> Nu’uuli. An empirical model of </w:t>
      </w:r>
      <w:r w:rsidR="00532115">
        <w:t>SSY</w:t>
      </w:r>
      <w:r w:rsidR="00532115" w:rsidRPr="00532115">
        <w:rPr>
          <w:vertAlign w:val="subscript"/>
        </w:rPr>
        <w:t>EV</w:t>
      </w:r>
      <w:r>
        <w:t xml:space="preserve"> </w:t>
      </w:r>
      <w:r w:rsidRPr="00703BBA">
        <w:t>to Faga’alu Bay will be developed</w:t>
      </w:r>
      <w:r>
        <w:t xml:space="preserve"> </w:t>
      </w:r>
      <w:r w:rsidRPr="00703BBA">
        <w:t xml:space="preserve">to </w:t>
      </w:r>
      <w:r>
        <w:t xml:space="preserve">provide the background necessary to </w:t>
      </w:r>
      <w:r w:rsidRPr="00703BBA">
        <w:t>assess the effectiveness of future sediment mitigation at the quarry, and as a</w:t>
      </w:r>
      <w:r>
        <w:t xml:space="preserve"> component of </w:t>
      </w:r>
      <w:r w:rsidRPr="00703BBA">
        <w:t>a top-down model of sediment</w:t>
      </w:r>
      <w:r w:rsidR="00532115">
        <w:t xml:space="preserve"> accumulation </w:t>
      </w:r>
      <w:r w:rsidRPr="00703BBA">
        <w:t>on the reef</w:t>
      </w:r>
      <w:r w:rsidR="00532115">
        <w:t>,</w:t>
      </w:r>
      <w:r>
        <w:t xml:space="preserve"> developed</w:t>
      </w:r>
      <w:r w:rsidRPr="00703BBA">
        <w:t xml:space="preserve"> in Paper Three. The developed models of </w:t>
      </w:r>
      <w:r w:rsidR="00532115">
        <w:t>SSY</w:t>
      </w:r>
      <w:r w:rsidR="00532115" w:rsidRPr="00532115">
        <w:rPr>
          <w:vertAlign w:val="subscript"/>
        </w:rPr>
        <w:t>EV</w:t>
      </w:r>
      <w:r w:rsidRPr="00703BBA">
        <w:t xml:space="preserve"> are also useful for advancing research efforts towards regional and global prediction of SSY in small mountainous watersheds </w:t>
      </w:r>
      <w:r w:rsidRPr="00703BBA">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00752646">
        <w:t>.</w:t>
      </w:r>
    </w:p>
    <w:p w14:paraId="501B3D63" w14:textId="49FFFB10" w:rsidR="00806C21" w:rsidRPr="00752646" w:rsidRDefault="00806C21" w:rsidP="005009D9">
      <w:r w:rsidRPr="00703BBA">
        <w:rPr>
          <w:b/>
          <w:i/>
        </w:rPr>
        <w:t>Paper Two,</w:t>
      </w:r>
      <w:r w:rsidRPr="00703BBA">
        <w:t xml:space="preserve"> </w:t>
      </w:r>
      <w:r>
        <w:t>“</w:t>
      </w:r>
      <w:r w:rsidR="005009D9" w:rsidRPr="005009D9">
        <w:rPr>
          <w:i/>
        </w:rPr>
        <w:t xml:space="preserve">Eulerian and Lagrangian measurements of </w:t>
      </w:r>
      <w:r w:rsidR="00532115">
        <w:rPr>
          <w:i/>
        </w:rPr>
        <w:t xml:space="preserve">water </w:t>
      </w:r>
      <w:r w:rsidR="005009D9" w:rsidRPr="005009D9">
        <w:rPr>
          <w:i/>
        </w:rPr>
        <w:t>flow and residence time on a fringing reef flat embayment</w:t>
      </w:r>
      <w:r>
        <w:rPr>
          <w:i/>
        </w:rPr>
        <w:t>”</w:t>
      </w:r>
      <w:r>
        <w:t xml:space="preserve">, will use a combination of </w:t>
      </w:r>
      <w:r w:rsidRPr="00703BBA">
        <w:t xml:space="preserve">Lagrangian (GPS-logging drifters) and Eulerian methods (Acoustic Doppler Current Profilers) </w:t>
      </w:r>
      <w:r>
        <w:t xml:space="preserve">deployed over an intensive 2-week field campaign </w:t>
      </w:r>
      <w:r w:rsidRPr="00703BBA">
        <w:t xml:space="preserve">to characterize flow </w:t>
      </w:r>
      <w:r w:rsidR="00532115">
        <w:t>velocities</w:t>
      </w:r>
      <w:r w:rsidRPr="00703BBA">
        <w:t xml:space="preserve"> over the reef, and their relationship to wave, wind, and tidal forcing. Flow </w:t>
      </w:r>
      <w:r w:rsidR="00532115">
        <w:t xml:space="preserve">velocities </w:t>
      </w:r>
      <w:r w:rsidRPr="00703BBA">
        <w:t xml:space="preserve">are used to develop a model of spatially distributed residence time of water over the reef, based on model output of wave height </w:t>
      </w:r>
      <w:r>
        <w:t>(</w:t>
      </w:r>
      <w:proofErr w:type="spellStart"/>
      <w:r w:rsidRPr="00703BBA">
        <w:t>WaveWatch</w:t>
      </w:r>
      <w:proofErr w:type="spellEnd"/>
      <w:r w:rsidR="00BB5B8E">
        <w:t xml:space="preserve"> </w:t>
      </w:r>
      <w:r w:rsidRPr="00703BBA">
        <w:t>III</w:t>
      </w:r>
      <w:r>
        <w:t>)</w:t>
      </w:r>
      <w:r w:rsidRPr="00703BBA">
        <w:t xml:space="preserve">, and routinely collected wind </w:t>
      </w:r>
      <w:r w:rsidR="00532115">
        <w:t>velocity and tidal stage</w:t>
      </w:r>
      <w:r w:rsidRPr="00703BBA">
        <w:t>. The develope</w:t>
      </w:r>
      <w:r>
        <w:t>d model of water residence time will be incorporated as</w:t>
      </w:r>
      <w:r w:rsidRPr="00703BBA">
        <w:t xml:space="preserve"> a</w:t>
      </w:r>
      <w:r>
        <w:t xml:space="preserve"> component of </w:t>
      </w:r>
      <w:r w:rsidRPr="00703BBA">
        <w:t>a</w:t>
      </w:r>
      <w:r w:rsidR="00752646">
        <w:t xml:space="preserve"> top-down model of sediment accumulation</w:t>
      </w:r>
      <w:r w:rsidRPr="00703BBA">
        <w:t xml:space="preserve"> on the reef</w:t>
      </w:r>
      <w:r>
        <w:t xml:space="preserve"> developed</w:t>
      </w:r>
      <w:r w:rsidRPr="00703BBA">
        <w:t xml:space="preserve"> in Paper Three</w:t>
      </w:r>
      <w:r w:rsidR="00752646">
        <w:t>.</w:t>
      </w:r>
      <w:r w:rsidRPr="00703BBA">
        <w:rPr>
          <w:b/>
          <w:i/>
        </w:rPr>
        <w:t xml:space="preserve"> </w:t>
      </w:r>
    </w:p>
    <w:p w14:paraId="400EE22C" w14:textId="4F02EE13" w:rsidR="00806C21" w:rsidRPr="00703BBA" w:rsidRDefault="00806C21" w:rsidP="005009D9">
      <w:r w:rsidRPr="00703BBA">
        <w:rPr>
          <w:b/>
          <w:i/>
        </w:rPr>
        <w:t xml:space="preserve">Paper Three, </w:t>
      </w:r>
      <w:r>
        <w:rPr>
          <w:b/>
          <w:i/>
        </w:rPr>
        <w:t>“</w:t>
      </w:r>
      <w:r w:rsidR="005009D9" w:rsidRPr="005009D9">
        <w:rPr>
          <w:i/>
        </w:rPr>
        <w:t>Watershe</w:t>
      </w:r>
      <w:r w:rsidR="00073D18">
        <w:rPr>
          <w:i/>
        </w:rPr>
        <w:t>d and oceanic controls on spati</w:t>
      </w:r>
      <w:r w:rsidR="005009D9" w:rsidRPr="005009D9">
        <w:rPr>
          <w:i/>
        </w:rPr>
        <w:t>al and temporal p</w:t>
      </w:r>
      <w:r w:rsidR="005009D9">
        <w:rPr>
          <w:i/>
        </w:rPr>
        <w:t xml:space="preserve">atterns of sediment </w:t>
      </w:r>
      <w:r w:rsidR="00E6663A">
        <w:rPr>
          <w:i/>
        </w:rPr>
        <w:t>accumulation</w:t>
      </w:r>
      <w:r w:rsidR="005009D9">
        <w:rPr>
          <w:i/>
        </w:rPr>
        <w:t xml:space="preserve"> i</w:t>
      </w:r>
      <w:r w:rsidR="005009D9" w:rsidRPr="005009D9">
        <w:rPr>
          <w:i/>
        </w:rPr>
        <w:t>n a fringing reef flat embayment</w:t>
      </w:r>
      <w:r>
        <w:rPr>
          <w:i/>
        </w:rPr>
        <w:t>”</w:t>
      </w:r>
      <w:r w:rsidRPr="00703BBA">
        <w:rPr>
          <w:i/>
        </w:rPr>
        <w:t xml:space="preserve">, </w:t>
      </w:r>
      <w:r w:rsidRPr="00703BBA">
        <w:t>will use measurements of monthly terrigenous sediment accumulation on Faga’alu reef to develop a top-down</w:t>
      </w:r>
      <w:r>
        <w:t>, spatially distributed</w:t>
      </w:r>
      <w:r w:rsidRPr="00703BBA">
        <w:t xml:space="preserve"> model of </w:t>
      </w:r>
      <w:r>
        <w:t xml:space="preserve">net </w:t>
      </w:r>
      <w:r w:rsidRPr="00703BBA">
        <w:t xml:space="preserve">monthly sediment accumulation based on sediment input and </w:t>
      </w:r>
      <w:r w:rsidR="00E6663A">
        <w:t xml:space="preserve">water </w:t>
      </w:r>
      <w:r w:rsidRPr="00703BBA">
        <w:t xml:space="preserve">residence time in the Bay. </w:t>
      </w:r>
      <w:r>
        <w:t>Sediment input from the watershed will be estimated from</w:t>
      </w:r>
      <w:r w:rsidRPr="00703BBA">
        <w:t xml:space="preserve"> the model of sediment loading developed in Paper One, </w:t>
      </w:r>
      <w:r>
        <w:t>and</w:t>
      </w:r>
      <w:r w:rsidR="00E6663A">
        <w:t xml:space="preserve"> water </w:t>
      </w:r>
      <w:r>
        <w:t xml:space="preserve">residence time will be estimated from </w:t>
      </w:r>
      <w:r w:rsidRPr="00703BBA">
        <w:t xml:space="preserve">the model </w:t>
      </w:r>
      <w:r>
        <w:t xml:space="preserve">developed in Paper Two. </w:t>
      </w:r>
    </w:p>
    <w:p w14:paraId="16077858" w14:textId="77777777" w:rsidR="00806C21" w:rsidRPr="00703BBA" w:rsidRDefault="00806C21" w:rsidP="005009D9">
      <w:pPr>
        <w:pStyle w:val="Heading2"/>
        <w:numPr>
          <w:ilvl w:val="0"/>
          <w:numId w:val="0"/>
        </w:numPr>
        <w:rPr>
          <w:rFonts w:asciiTheme="minorHAnsi" w:hAnsiTheme="minorHAnsi"/>
        </w:rPr>
      </w:pPr>
      <w:bookmarkStart w:id="9" w:name="_Toc389207885"/>
      <w:r w:rsidRPr="00703BBA">
        <w:rPr>
          <w:rFonts w:asciiTheme="minorHAnsi" w:hAnsiTheme="minorHAnsi"/>
        </w:rPr>
        <w:t>Funding sources for fieldwork</w:t>
      </w:r>
      <w:bookmarkEnd w:id="9"/>
      <w:r w:rsidRPr="00703BBA">
        <w:rPr>
          <w:rFonts w:asciiTheme="minorHAnsi" w:hAnsiTheme="minorHAnsi"/>
        </w:rPr>
        <w:t xml:space="preserve"> </w:t>
      </w:r>
    </w:p>
    <w:p w14:paraId="37A090F3" w14:textId="4D004940" w:rsidR="00806C21" w:rsidRPr="00703BBA" w:rsidRDefault="00806C21" w:rsidP="005009D9">
      <w:pPr>
        <w:ind w:firstLine="432"/>
      </w:pPr>
      <w:r w:rsidRPr="00703BBA">
        <w:t xml:space="preserve">Stream monitoring in Faga’alu and Nu’uuli </w:t>
      </w:r>
      <w:r>
        <w:t>was</w:t>
      </w:r>
      <w:r w:rsidRPr="00703BBA">
        <w:t xml:space="preserve"> funded by two N</w:t>
      </w:r>
      <w:r>
        <w:t xml:space="preserve">ational </w:t>
      </w:r>
      <w:r w:rsidRPr="00703BBA">
        <w:t>O</w:t>
      </w:r>
      <w:r>
        <w:t xml:space="preserve">ceanic and </w:t>
      </w:r>
      <w:r w:rsidRPr="00703BBA">
        <w:t>A</w:t>
      </w:r>
      <w:r>
        <w:t xml:space="preserve">tmospheric </w:t>
      </w:r>
      <w:r w:rsidRPr="00703BBA">
        <w:t>A</w:t>
      </w:r>
      <w:r>
        <w:t>gency (NOAA)</w:t>
      </w:r>
      <w:r w:rsidRPr="00703BBA">
        <w:t xml:space="preserve"> Territorial Management grants</w:t>
      </w:r>
      <w:r w:rsidR="00375263">
        <w:t xml:space="preserve"> (Award #CRI-AS-12 and CRI-AS-14)</w:t>
      </w:r>
      <w:r w:rsidRPr="00703BBA">
        <w:t xml:space="preserve"> administered by the Coral Reef Advisory Group in American Samoa (CRAG)($45,000 and $63,000), and coral sedimentation monitoring in Faga’alu Bay has been funded by th</w:t>
      </w:r>
      <w:r>
        <w:t>e</w:t>
      </w:r>
      <w:r w:rsidRPr="00703BBA">
        <w:t xml:space="preserve"> NOAA Coral Reef Conservation Program (CRCP)(</w:t>
      </w:r>
      <w:r w:rsidR="00375263" w:rsidRPr="00375263">
        <w:t xml:space="preserve"> </w:t>
      </w:r>
      <w:r w:rsidR="00375263">
        <w:t>Award #NA13NOS4820025</w:t>
      </w:r>
      <w:r w:rsidR="00375263" w:rsidRPr="00703BBA">
        <w:t xml:space="preserve"> </w:t>
      </w:r>
      <w:r w:rsidRPr="00703BBA">
        <w:t xml:space="preserve">$55,000). </w:t>
      </w:r>
      <w:r>
        <w:t xml:space="preserve">The US Geological Survey’s (USGS) Coastal and Marine Geology Program (CMGP) Pacific Coral Reef Project supplied $64,000 in oceanographic equipment for the hydrodynamic studies in the bay. </w:t>
      </w:r>
      <w:r w:rsidRPr="00703BBA">
        <w:t xml:space="preserve">The study site, Faga’alu, </w:t>
      </w:r>
      <w:r>
        <w:t>was</w:t>
      </w:r>
      <w:r w:rsidRPr="00703BBA">
        <w:t xml:space="preserve"> selected by the U.S. Coral Reef Task Force (USCRTF) as one of three National Priority Watersheds for ecological/coral restoration efforts. This research is expected to identify and quantify key sources of sediment and nutrient loading to Faga’alu Bay, monitor sediment and nutrient loading from natural and disturbed areas in Nu’uuli to compare to Faga’alu, and monitor sedimentation on the coral reef in Faga’alu Bay. Novel datasets collected in the field will be used to develop and parameterize simple models of land-based coral sedimentation to focus management efforts and develop objective metrics of management effectiveness. The methodology developed is intended for environmental management with few resources in data-scarce,</w:t>
      </w:r>
      <w:r>
        <w:t xml:space="preserve"> tropical</w:t>
      </w:r>
      <w:r w:rsidRPr="00703BBA">
        <w:t xml:space="preserve"> watersheds. </w:t>
      </w:r>
    </w:p>
    <w:p w14:paraId="72F75A00" w14:textId="77777777" w:rsidR="00806C21" w:rsidRPr="00703BBA" w:rsidRDefault="00806C21" w:rsidP="005009D9">
      <w:pPr>
        <w:spacing w:line="240" w:lineRule="auto"/>
        <w:ind w:firstLine="720"/>
        <w:rPr>
          <w:rFonts w:eastAsiaTheme="majorEastAsia" w:cstheme="majorBidi"/>
          <w:color w:val="2E74B5" w:themeColor="accent1" w:themeShade="BF"/>
          <w:sz w:val="32"/>
          <w:szCs w:val="32"/>
        </w:rPr>
      </w:pPr>
      <w:r w:rsidRPr="00703BBA">
        <w:rPr>
          <w:sz w:val="24"/>
          <w:szCs w:val="24"/>
        </w:rPr>
        <w:t>The following section</w:t>
      </w:r>
      <w:r>
        <w:rPr>
          <w:sz w:val="24"/>
          <w:szCs w:val="24"/>
        </w:rPr>
        <w:t xml:space="preserve"> of the dissertation proposal</w:t>
      </w:r>
      <w:r w:rsidRPr="00703BBA">
        <w:rPr>
          <w:sz w:val="24"/>
          <w:szCs w:val="24"/>
        </w:rPr>
        <w:t xml:space="preserve"> is organized around each of the three papers outlined in the Introduction, with each of the respective metho</w:t>
      </w:r>
      <w:r>
        <w:rPr>
          <w:sz w:val="24"/>
          <w:szCs w:val="24"/>
        </w:rPr>
        <w:t>dologies described individually:</w:t>
      </w:r>
      <w:r w:rsidRPr="00703BBA">
        <w:br w:type="page"/>
      </w:r>
    </w:p>
    <w:p w14:paraId="22829F85" w14:textId="77777777" w:rsidR="00EC2AA1" w:rsidRDefault="00806C21" w:rsidP="005009D9">
      <w:pPr>
        <w:pStyle w:val="Heading1"/>
      </w:pPr>
      <w:bookmarkStart w:id="10" w:name="_Toc389207890"/>
      <w:r w:rsidRPr="005009D9">
        <w:lastRenderedPageBreak/>
        <w:t>Paper/Part One</w:t>
      </w:r>
      <w:bookmarkEnd w:id="10"/>
      <w:r w:rsidRPr="005009D9">
        <w:t xml:space="preserve">: </w:t>
      </w:r>
    </w:p>
    <w:p w14:paraId="16449F06" w14:textId="082E6E03" w:rsidR="00806C21" w:rsidRPr="005009D9" w:rsidRDefault="00806C21" w:rsidP="005009D9">
      <w:pPr>
        <w:pStyle w:val="Heading1"/>
      </w:pPr>
      <w:r w:rsidRPr="005009D9">
        <w:t>“Contributions of human activities to suspended sediment yield during storm events from a</w:t>
      </w:r>
      <w:r w:rsidR="005009D9">
        <w:t xml:space="preserve"> steep,</w:t>
      </w:r>
      <w:r w:rsidRPr="005009D9">
        <w:t xml:space="preserve"> small</w:t>
      </w:r>
      <w:r w:rsidR="005009D9">
        <w:t>, tropical</w:t>
      </w:r>
      <w:r w:rsidRPr="005009D9">
        <w:t xml:space="preserve"> watershed”</w:t>
      </w:r>
    </w:p>
    <w:p w14:paraId="619567BE" w14:textId="77777777" w:rsidR="00806C21" w:rsidRPr="00703BBA" w:rsidRDefault="00806C21" w:rsidP="005009D9">
      <w:pPr>
        <w:rPr>
          <w:b/>
        </w:rPr>
      </w:pPr>
      <w:r w:rsidRPr="00703BBA">
        <w:rPr>
          <w:b/>
        </w:rPr>
        <w:t xml:space="preserve">Intended Journal: </w:t>
      </w:r>
      <w:hyperlink r:id="rId8" w:history="1">
        <w:r w:rsidRPr="00703BBA">
          <w:rPr>
            <w:rStyle w:val="Hyperlink"/>
            <w:b/>
          </w:rPr>
          <w:t>Journal of Hydrology</w:t>
        </w:r>
      </w:hyperlink>
      <w:r w:rsidRPr="00703BBA">
        <w:rPr>
          <w:b/>
        </w:rPr>
        <w:t>, Impact Factor: 3.654</w:t>
      </w:r>
    </w:p>
    <w:p w14:paraId="5A4DB9AE" w14:textId="0EAE4065" w:rsidR="006234C6" w:rsidRDefault="00806C21" w:rsidP="006234C6">
      <w:pPr>
        <w:pStyle w:val="Heading2"/>
        <w:numPr>
          <w:ilvl w:val="0"/>
          <w:numId w:val="0"/>
        </w:numPr>
      </w:pPr>
      <w:bookmarkStart w:id="11" w:name="_Toc389207891"/>
      <w:r w:rsidRPr="00B2697B">
        <w:t>Introduction</w:t>
      </w:r>
      <w:bookmarkEnd w:id="11"/>
    </w:p>
    <w:p w14:paraId="1C1DF537" w14:textId="4454FFF2" w:rsidR="006234C6" w:rsidRPr="006234C6" w:rsidRDefault="006234C6" w:rsidP="006234C6">
      <w:pPr>
        <w:rPr>
          <w:b/>
        </w:rPr>
      </w:pPr>
      <w:r>
        <w:rPr>
          <w:b/>
        </w:rPr>
        <w:t>Identifying and quantifying sediment sources</w:t>
      </w:r>
    </w:p>
    <w:p w14:paraId="638F8C99" w14:textId="2F3008AF" w:rsidR="00806C21" w:rsidRDefault="00806C21" w:rsidP="005009D9">
      <w:pPr>
        <w:ind w:firstLine="576"/>
      </w:pPr>
      <w:r w:rsidRPr="00703BBA">
        <w:t>Successful reduction of sedimentation threats to coral reefs requires first identifying and quantifying the land-based sources of sediment to focus management efforts in the watershed and design mitigation measures.</w:t>
      </w:r>
      <w:r>
        <w:t xml:space="preserve"> O</w:t>
      </w:r>
      <w:r w:rsidRPr="00F608EC">
        <w:t xml:space="preserve">n Molokai, </w:t>
      </w:r>
      <w:r>
        <w:fldChar w:fldCharType="begin" w:fldLock="1"/>
      </w:r>
      <w:r w:rsidR="00073D18">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w:t>
      </w:r>
      <w:r w:rsidRPr="00F608EC">
        <w:t xml:space="preserve">50% of the sediment. </w:t>
      </w:r>
      <w:r>
        <w:t>I</w:t>
      </w:r>
      <w:r w:rsidRPr="00F608EC">
        <w:t xml:space="preserve">n order to reduce sediment stress on reefs, it may </w:t>
      </w:r>
      <w:r>
        <w:t xml:space="preserve">be sufficient to mediate the hotspots </w:t>
      </w:r>
      <w:r>
        <w:fldChar w:fldCharType="begin" w:fldLock="1"/>
      </w:r>
      <w:r w:rsidR="00073D18">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Previous studies have used mineralogical analyses of fluvial and benthic sediment samples to “fingerprint” sediment to sources </w:t>
      </w:r>
      <w:r>
        <w:fldChar w:fldCharType="begin" w:fldLock="1"/>
      </w:r>
      <w:r w:rsidR="00073D18">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2", "itemData" : { "DOI" : "10.1002/esp.2133", "ISSN" : "01979337", "author" : [ { "dropping-particle" : "", "family" : "Evrard", "given" : "Olivier", "non-dropping-particle" : "", "parse-names" : false, "suffix" : "" }, { "dropping-particle" : "", "family" : "Navratil", "given" : "Oldrich", "non-dropping-particle" : "", "parse-names" : false, "suffix" : "" }, { "dropping-particle" : "", "family" : "Ayrault", "given" : "Sophie", "non-dropping-particle" : "", "parse-names" : false, "suffix" : "" }, { "dropping-particle" : "", "family" : "Ahmadi", "given" : "Mehdi", "non-dropping-particle" : "", "parse-names" : false, "suffix" : "" }, { "dropping-particle" : "", "family" : "N\u00e9mery", "given" : "Julien", "non-dropping-particle" : "", "parse-names" : false, "suffix" : "" }, { "dropping-particle" : "", "family" : "Legout", "given" : "C\u00e9dric", "non-dropping-particle" : "", "parse-names" : false, "suffix" : "" }, { "dropping-particle" : "", "family" : "Lef\u00e8vre", "given" : "Ir\u00e8ne", "non-dropping-particle" : "", "parse-names" : false, "suffix" : "" }, { "dropping-particle" : "", "family" : "Poirel", "given" : "Alain", "non-dropping-particle" : "", "parse-names" : false, "suffix" : "" }, { "dropping-particle" : "", "family" : "Bont\u00e9", "given" : "Philippe", "non-dropping-particle" : "", "parse-names" : false, "suffix" : "" }, { "dropping-particle" : "", "family" : "Esteves", "given" : "Michel", "non-dropping-particle" : "", "parse-names" : false, "suffix" : "" } ], "container-title" : "Earth Surface Processes and Landforms", "id" : "ITEM-2", "issue" : "8", "issued" : { "date-parts" : [ [ "2011", "6", "30" ] ] }, "page" : "1072-1089", "title" : "Combining suspended sediment monitoring and fingerprinting to determine the spatial origin of fine sediment in a mountainous river catchment", "type" : "article-journal", "volume" : "36" }, "uris" : [ "http://www.mendeley.com/documents/?uuid=6673d6cc-dafe-440a-a8b8-1623552d8a71" ] }, { "id" : "ITEM-3", "itemData" : { "DOI" : "10.1016/j.scitotenv.2005.01.039", "ISSN" : "0048-9697", "PMID" : "16242178", "abstract" : "Protection of the environment post-mining is an important issue, especially where runoff and erosion can lead to undesirable material leaving post-mining landscapes and contaminating surrounding land and watercourses. Methods for assessment of the environmental impact and long-term behaviour of post-mining landforms based on scientific methodology are needed especially where field data are absent or poor. An appraisal of the former Nabarlek uranium mine was conducted to assess the site from a soil erosion perspective as part of an independent evaluation of overall rehabilitation success. Determination of the gross erosion occurring, sediment discharge to Cooper Creek and the resultant sediment associated radionuclide load in Cooper Creek were the primary objectives of the study. These objectives were achieved through the application of several models using parameter values collected from the site. The study found that the area containing the mill tailings repository is extremely stable and meets the guidelines established for long-term storage of uranium mill tailings. Most other areas on the site are stable; however there are some areas with a high sediment loss. Sediment concentration in Cooper Creek, which drains the site, was found to be within the Australian water quality guidelines for fresh water, however sediment concentrations in tributaries were found to exceed recommended levels. Radionuclide determinations on soil samples showed that the highest specific activities (Bq kg-1) were present on a small (0.44 ha) area with a relatively high erosion rate. This small area contributed the majority of the estimated flux to Cooper Creek of uranium-series radionuclides sorbed or structurally incorporated to eroded soil particles sourced from the mine site. This study provides a methodology for assessment of the erosional stability of such a landscape and consequent impact on water quality, using extensive field data and readily available and well known models and methodologies.", "author" : [ { "dropping-particle" : "", "family" : "Hancock", "given" : "G R", "non-dropping-particle" : "", "parse-names" : false, "suffix" : "" }, { "dropping-particle" : "", "family" : "Grabham", "given" : "M K", "non-dropping-particle" : "", "parse-names" : false, "suffix" : "" }, { "dropping-particle" : "", "family" : "Martin", "given" : "P", "non-dropping-particle" : "", "parse-names" : false, "suffix" : "" }, { "dropping-particle" : "", "family" : "Evans", "given" : "K G", "non-dropping-particle" : "", "parse-names" : false, "suffix" : "" }, { "dropping-particle" : "", "family" : "Bollh\u00f6fer", "given" : "a", "non-dropping-particle" : "", "parse-names" : false, "suffix" : "" } ], "container-title" : "The Science of the total environment", "id" : "ITEM-3", "issue" : "2-3", "issued" : { "date-parts" : [ [ "2006", "3", "1" ] ] }, "page" : "103-19", "title" : "A methodology for the assessment of rehabilitation success of post mining landscapes--sediment and radionuclide transport at the former Nabarlek uranium mine, Northern Territory, Australia.", "type" : "article-journal", "volume" : "354" }, "uris" : [ "http://www.mendeley.com/documents/?uuid=0f18f125-5676-476b-b361-a014dc809f20" ] } ], "mendeley" : { "previouslyFormattedCitation" : "(Evrard et al., 2011; Hancock et al., 2006; Takesue et al., 2009)" }, "properties" : { "noteIndex" : 0 }, "schema" : "https://github.com/citation-style-language/schema/raw/master/csl-citation.json" }</w:instrText>
      </w:r>
      <w:r>
        <w:fldChar w:fldCharType="separate"/>
      </w:r>
      <w:r w:rsidR="00532115" w:rsidRPr="00532115">
        <w:rPr>
          <w:noProof/>
        </w:rPr>
        <w:t>(Evrard et al., 2011; Hancock et al., 2006; Takesue et al., 2009)</w:t>
      </w:r>
      <w:r>
        <w:fldChar w:fldCharType="end"/>
      </w:r>
      <w:r>
        <w:t xml:space="preserve"> but this approach is less useful where geology is homogenous, and does not yield direct measurements of sediment yield from the watershed or specific sediment yield from key sources.</w:t>
      </w:r>
      <w:r w:rsidRPr="00703BBA">
        <w:t xml:space="preserve"> Currently, there is no generic procedure for accurate prediction of suspended sediment yield (SSY) </w:t>
      </w:r>
      <w:r>
        <w:t>from</w:t>
      </w:r>
      <w:r w:rsidRPr="00703BBA">
        <w:t xml:space="preserve"> small, mountainous watersheds </w:t>
      </w:r>
      <w:r w:rsidRPr="00703BBA">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Existing sediment yield models are not well-calibrated to the climatic, topographic, and geologic conditions found on steep, tropical islands, making field methods more suitable for estimating SSY from watersheds in those types of environments </w:t>
      </w:r>
      <w:r w:rsidRPr="00703BBA">
        <w:fldChar w:fldCharType="begin" w:fldLock="1"/>
      </w:r>
      <w:r w:rsidR="00073D18">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Pr="00703BBA">
        <w:fldChar w:fldCharType="separate"/>
      </w:r>
      <w:r w:rsidR="00532115" w:rsidRPr="00532115">
        <w:rPr>
          <w:noProof/>
        </w:rPr>
        <w:t>(Calhoun and Fletcher, 1999)</w:t>
      </w:r>
      <w:r w:rsidRPr="00703BBA">
        <w:fldChar w:fldCharType="end"/>
      </w:r>
      <w:r w:rsidRPr="00703BBA">
        <w:t xml:space="preserve">. </w:t>
      </w:r>
      <w:r>
        <w:t>K</w:t>
      </w:r>
      <w:r w:rsidRPr="003361C8">
        <w:t>nowledge</w:t>
      </w:r>
      <w:r>
        <w:t xml:space="preserve"> on</w:t>
      </w:r>
      <w:r w:rsidRPr="003361C8">
        <w:t xml:space="preserve"> fluvial </w:t>
      </w:r>
      <w:r>
        <w:t>sediment yield</w:t>
      </w:r>
      <w:r w:rsidRPr="003361C8">
        <w:t xml:space="preserve"> on most Pacific volcanic islands remains limited, in part because of the lack of data and the problems associated with </w:t>
      </w:r>
      <w:r>
        <w:t>conducting</w:t>
      </w:r>
      <w:r w:rsidRPr="003361C8">
        <w:t xml:space="preserve"> field investigations in remote and isolated i</w:t>
      </w:r>
      <w:r>
        <w:t xml:space="preserve">slands </w:t>
      </w:r>
      <w:r>
        <w:fldChar w:fldCharType="begin" w:fldLock="1"/>
      </w:r>
      <w:r w:rsidR="00073D18">
        <w:instrText>ADDIN CSL_CITATION { "citationItems" : [ { "id" : "ITEM-1", "itemData" : { "DOI" : "10.1016/j.jenvrad.2005.07.004", "ISSN" : "0265-931X", "PMID" : "16185792", "abstract" : "The (137)Cs method was employed to investigate the recent historical rate of sediment deposition on a lowland alluvial floodplain in the Falefa River basin, Upolu Island, Samoa. Caesium stratigraphy in the floodplain sediment profile was clearly defined, with a broad peak at 145-175 cm depth. The measured rate of vertical accretion over the last 40 years is 4.0+/-0.4 cm per year. This rate exceeds observations in humid environments elsewhere, but is similar to that recorded on other tropical Pacific Islands. Available flow data for the Vaisigano River in Samoa give a 'near-catastrophic' index value of 0.6 for flood variability. This is associated with the occurrence of tropical cyclones and storms in the Samoa area. Large floods therefore probably contribute to the high rate of floodplain sedimentation on Upolu Island. A small but growing body of evidence suggests that fluvial sedimentation rates on tropical Pacific islands are some of the highest in the world.", "author" : [ { "dropping-particle" : "", "family" : "Terry", "given" : "James P", "non-dropping-particle" : "", "parse-names" : false, "suffix" : "" }, { "dropping-particle" : "", "family" : "Kostaschuk", "given" : "Ray a", "non-dropping-particle" : "", "parse-names" : false, "suffix" : "" }, { "dropping-particle" : "", "family" : "Garimella", "given" : "Sitaram", "non-dropping-particle" : "", "parse-names" : false, "suffix" : "" } ], "container-title" : "Journal of environmental radioactivity", "id" : "ITEM-1", "issue" : "1", "issued" : { "date-parts" : [ [ "2006", "1" ] ] }, "page" : "45-63", "title" : "Sediment deposition rate in the Falefa River basin, Upolu Island, Samoa.", "type" : "article-journal", "volume" : "86" }, "uris" : [ "http://www.mendeley.com/documents/?uuid=b1006d58-eed9-4963-85d5-1c5d1c5f695f" ] } ], "mendeley" : { "previouslyFormattedCitation" : "(Terry et al., 2006)" }, "properties" : { "noteIndex" : 0 }, "schema" : "https://github.com/citation-style-language/schema/raw/master/csl-citation.json" }</w:instrText>
      </w:r>
      <w:r>
        <w:fldChar w:fldCharType="separate"/>
      </w:r>
      <w:r w:rsidR="00532115" w:rsidRPr="00532115">
        <w:rPr>
          <w:noProof/>
        </w:rPr>
        <w:t>(Terry et al., 2006)</w:t>
      </w:r>
      <w:r>
        <w:fldChar w:fldCharType="end"/>
      </w:r>
      <w:r>
        <w:t>. M</w:t>
      </w:r>
      <w:r w:rsidRPr="00703BBA">
        <w:t xml:space="preserve">onitoring SSY from remote streams that are dominated by infrequent, high magnitude storm events is </w:t>
      </w:r>
      <w:r>
        <w:t>expensive</w:t>
      </w:r>
      <w:r w:rsidRPr="00703BBA">
        <w:t xml:space="preserve"> and requires technical skills unavailable to</w:t>
      </w:r>
      <w:r>
        <w:t xml:space="preserve"> many</w:t>
      </w:r>
      <w:r w:rsidRPr="00703BBA">
        <w:t xml:space="preserve"> local managers</w:t>
      </w:r>
      <w:r>
        <w:t xml:space="preserve"> </w:t>
      </w:r>
      <w:r>
        <w:fldChar w:fldCharType="begin" w:fldLock="1"/>
      </w:r>
      <w:r w:rsidR="00073D18">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00532115" w:rsidRPr="00532115">
        <w:rPr>
          <w:noProof/>
        </w:rPr>
        <w:t>(Bartley et al., 2012)</w:t>
      </w:r>
      <w:r>
        <w:fldChar w:fldCharType="end"/>
      </w:r>
      <w:r w:rsidRPr="00703BBA">
        <w:t>. Developing reliable models that predict SSY from small, mountainous catchments is a significant contribution for local coral conservation, and can</w:t>
      </w:r>
      <w:r>
        <w:t xml:space="preserve"> also</w:t>
      </w:r>
      <w:r w:rsidRPr="00703BBA">
        <w:t xml:space="preserve"> further improve models applied at the regional scale, where societal needs are greatest </w:t>
      </w:r>
      <w:r w:rsidRPr="00703BBA">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p>
    <w:p w14:paraId="4DE92C1F" w14:textId="054E7B68" w:rsidR="006234C6" w:rsidRPr="006234C6" w:rsidRDefault="006234C6" w:rsidP="006234C6">
      <w:pPr>
        <w:rPr>
          <w:b/>
        </w:rPr>
      </w:pPr>
      <w:r>
        <w:rPr>
          <w:b/>
        </w:rPr>
        <w:t>Importance of storm event size</w:t>
      </w:r>
    </w:p>
    <w:p w14:paraId="1511A8E5" w14:textId="605CB6A4" w:rsidR="00806C21" w:rsidRDefault="00806C21" w:rsidP="005009D9">
      <w:pPr>
        <w:ind w:firstLine="576"/>
      </w:pPr>
      <w:r>
        <w:t xml:space="preserve">The magnitude of both the natural baseline and human-impacted sediment load may change with event size.  As event size increases, the magnitude of the natural background water and/or sediment discharge may increase, diminishing the relative anthropogenic impacts, as has been observed for large-magnitude flood events in Mediterranean climates </w:t>
      </w:r>
      <w:r>
        <w:fldChar w:fldCharType="begin" w:fldLock="1"/>
      </w:r>
      <w:r w:rsidR="00073D18">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fldChar w:fldCharType="separate"/>
      </w:r>
      <w:r w:rsidR="00532115" w:rsidRPr="00532115">
        <w:rPr>
          <w:noProof/>
        </w:rPr>
        <w:t>(White and Greer, 2006)</w:t>
      </w:r>
      <w:r>
        <w:fldChar w:fldCharType="end"/>
      </w:r>
      <w:r>
        <w:t xml:space="preserve">.  Paired watershed studies in Pacific Northwest forests have documented -40 to 300% changes in storm-total SSY from logging and roads </w:t>
      </w:r>
      <w:r>
        <w:fldChar w:fldCharType="begin" w:fldLock="1"/>
      </w:r>
      <w:r w:rsidR="00073D18">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00532115" w:rsidRPr="00532115">
        <w:rPr>
          <w:noProof/>
        </w:rPr>
        <w:t>(Lewis et al., 2001)</w:t>
      </w:r>
      <w:r>
        <w:fldChar w:fldCharType="end"/>
      </w:r>
      <w:r>
        <w:t xml:space="preserve">, but noted that the relative increase in SSY from disturbed lands was higher for small events. While large storms deliver the most total sediment in natural conditions, human-disturbed areas may show the most significant change from natural conditions for smaller storms </w:t>
      </w:r>
      <w:r>
        <w:fldChar w:fldCharType="begin" w:fldLock="1"/>
      </w:r>
      <w:r w:rsidR="00073D18">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Pr="003B2155">
        <w:rPr>
          <w:noProof/>
        </w:rPr>
        <w:t>(Lewis et al., 2001)</w:t>
      </w:r>
      <w:r>
        <w:fldChar w:fldCharType="end"/>
      </w:r>
      <w:r>
        <w:t xml:space="preserve">.  </w:t>
      </w:r>
    </w:p>
    <w:p w14:paraId="2EE0E59A" w14:textId="57D832B4" w:rsidR="006234C6" w:rsidRPr="006234C6" w:rsidRDefault="006234C6" w:rsidP="006234C6">
      <w:pPr>
        <w:rPr>
          <w:b/>
        </w:rPr>
      </w:pPr>
      <w:r>
        <w:rPr>
          <w:b/>
        </w:rPr>
        <w:t xml:space="preserve">Predicting event-based SSY </w:t>
      </w:r>
    </w:p>
    <w:p w14:paraId="61890E77" w14:textId="6E31B35E" w:rsidR="00806C21" w:rsidRPr="00703BBA" w:rsidRDefault="00C63D67" w:rsidP="005009D9">
      <w:pPr>
        <w:ind w:firstLine="576"/>
      </w:pPr>
      <w:r>
        <w:t>S</w:t>
      </w:r>
      <w:r w:rsidR="00806C21">
        <w:t xml:space="preserve">SY generated by </w:t>
      </w:r>
      <w:r w:rsidR="00806C21" w:rsidRPr="00CE2557">
        <w:t xml:space="preserve">storm </w:t>
      </w:r>
      <w:r w:rsidR="00806C21">
        <w:t>events</w:t>
      </w:r>
      <w:r>
        <w:t xml:space="preserve"> (SSY</w:t>
      </w:r>
      <w:r w:rsidRPr="00C63D67">
        <w:rPr>
          <w:vertAlign w:val="subscript"/>
        </w:rPr>
        <w:t>EV</w:t>
      </w:r>
      <w:r>
        <w:t>)</w:t>
      </w:r>
      <w:r w:rsidR="00806C21">
        <w:t xml:space="preserve"> with similar characteristics</w:t>
      </w:r>
      <w:r w:rsidR="006234C6">
        <w:t xml:space="preserve"> </w:t>
      </w:r>
      <w:r w:rsidR="00806C21">
        <w:t xml:space="preserve"> </w:t>
      </w:r>
      <w:r w:rsidR="00806C21" w:rsidRPr="00CE2557">
        <w:t xml:space="preserve">can be used to compare </w:t>
      </w:r>
      <w:r w:rsidR="00806C21">
        <w:t xml:space="preserve">the responses of </w:t>
      </w:r>
      <w:r w:rsidR="00806C21" w:rsidRPr="00CE2557">
        <w:t xml:space="preserve">different watersheds </w:t>
      </w:r>
      <w:r w:rsidR="00806C21" w:rsidRPr="00C1093E">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Fahey et al., 2003; Hicks, 1990)" }, "properties" : { "noteIndex" : 0 }, "schema" : "https://github.com/citation-style-language/schema/raw/master/csl-citation.json" }</w:instrText>
      </w:r>
      <w:r w:rsidR="00806C21" w:rsidRPr="00C1093E">
        <w:fldChar w:fldCharType="separate"/>
      </w:r>
      <w:r w:rsidR="00806C21" w:rsidRPr="000E3860">
        <w:rPr>
          <w:noProof/>
        </w:rPr>
        <w:t xml:space="preserve">(Basher et al., 2011; Duvert et al., 2012; Fahey et al., 2003; Hicks, </w:t>
      </w:r>
      <w:r w:rsidR="00806C21" w:rsidRPr="000E3860">
        <w:rPr>
          <w:noProof/>
        </w:rPr>
        <w:lastRenderedPageBreak/>
        <w:t>1990)</w:t>
      </w:r>
      <w:r w:rsidR="00806C21" w:rsidRPr="00C1093E">
        <w:fldChar w:fldCharType="end"/>
      </w:r>
      <w:r w:rsidR="00806C21" w:rsidRPr="00C1093E">
        <w:t xml:space="preserve">, </w:t>
      </w:r>
      <w:r w:rsidR="00806C21" w:rsidRPr="00FC0D52">
        <w:t xml:space="preserve">assess the contribution of individual subwatersheds to total </w:t>
      </w:r>
      <w:r w:rsidR="00806C21" w:rsidRPr="00216465">
        <w:t xml:space="preserve">SSY </w:t>
      </w:r>
      <w:r w:rsidR="00806C21" w:rsidRPr="00FC0D52">
        <w:fldChar w:fldCharType="begin" w:fldLock="1"/>
      </w:r>
      <w:r w:rsidR="00073D18">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manualFormatting" : "(Zimmermann et al., 2012)", "previouslyFormattedCitation" : "(Asselman, 2000; Zimmermann et al., 2012)" }, "properties" : { "noteIndex" : 0 }, "schema" : "https://github.com/citation-style-language/schema/raw/master/csl-citation.json" }</w:instrText>
      </w:r>
      <w:r w:rsidR="00806C21" w:rsidRPr="00FC0D52">
        <w:fldChar w:fldCharType="separate"/>
      </w:r>
      <w:r w:rsidR="00806C21" w:rsidRPr="00FC0D52">
        <w:rPr>
          <w:noProof/>
        </w:rPr>
        <w:t xml:space="preserve">(Zimmermann </w:t>
      </w:r>
      <w:r w:rsidR="00806C21">
        <w:rPr>
          <w:noProof/>
        </w:rPr>
        <w:t>et al.,</w:t>
      </w:r>
      <w:r w:rsidR="00806C21" w:rsidRPr="00FC0D52">
        <w:rPr>
          <w:noProof/>
        </w:rPr>
        <w:t xml:space="preserve"> 2012)</w:t>
      </w:r>
      <w:r w:rsidR="00806C21" w:rsidRPr="00FC0D52">
        <w:fldChar w:fldCharType="end"/>
      </w:r>
      <w:r w:rsidR="00806C21" w:rsidRPr="00C1093E">
        <w:t>, or</w:t>
      </w:r>
      <w:r w:rsidR="00806C21" w:rsidRPr="00FC0D52">
        <w:t xml:space="preserve"> determine changes in SSY from the same watershed over time </w:t>
      </w:r>
      <w:r w:rsidR="00806C21" w:rsidRPr="00FC0D52">
        <w:fldChar w:fldCharType="begin" w:fldLock="1"/>
      </w:r>
      <w:r w:rsidR="00073D18">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previouslyFormattedCitation" : "(Bonta, 2000)" }, "properties" : { "noteIndex" : 0 }, "schema" : "https://github.com/citation-style-language/schema/raw/master/csl-citation.json" }</w:instrText>
      </w:r>
      <w:r w:rsidR="00806C21" w:rsidRPr="00FC0D52">
        <w:fldChar w:fldCharType="separate"/>
      </w:r>
      <w:r w:rsidR="00806C21" w:rsidRPr="00FC7C8C">
        <w:rPr>
          <w:noProof/>
        </w:rPr>
        <w:t>(Bonta, 2000)</w:t>
      </w:r>
      <w:r w:rsidR="00806C21" w:rsidRPr="00FC0D52">
        <w:fldChar w:fldCharType="end"/>
      </w:r>
      <w:r w:rsidR="00806C21" w:rsidRPr="00C1093E">
        <w:t>.</w:t>
      </w:r>
      <w:r w:rsidR="00806C21" w:rsidRPr="00FC0D52">
        <w:t xml:space="preserve"> </w:t>
      </w:r>
      <w:r w:rsidR="00806C21">
        <w:t>Several studies have found significant correlation</w:t>
      </w:r>
      <w:r>
        <w:t xml:space="preserve"> between </w:t>
      </w:r>
      <w:r w:rsidR="00806C21">
        <w:t>SSY</w:t>
      </w:r>
      <w:r w:rsidR="00806C21" w:rsidRPr="00160919">
        <w:rPr>
          <w:vertAlign w:val="subscript"/>
        </w:rPr>
        <w:t>EV</w:t>
      </w:r>
      <w:r w:rsidR="00806C21">
        <w:t xml:space="preserve"> and various precipitation and discharge variables</w:t>
      </w:r>
      <w:r w:rsidR="006234C6">
        <w:t xml:space="preserve"> (“storm metrics”)</w:t>
      </w:r>
      <w:r w:rsidR="00806C21">
        <w:t>, but the best correlation has consistently been with peak event discharge (</w:t>
      </w:r>
      <w:proofErr w:type="spellStart"/>
      <w:r w:rsidR="00806C21">
        <w:t>Qmax</w:t>
      </w:r>
      <w:proofErr w:type="spellEnd"/>
      <w:r w:rsidR="00806C21">
        <w:t xml:space="preserve">). Several researchers have hypothesized that </w:t>
      </w:r>
      <w:proofErr w:type="spellStart"/>
      <w:r w:rsidR="00806C21">
        <w:t>Qmax</w:t>
      </w:r>
      <w:proofErr w:type="spellEnd"/>
      <w:r w:rsidR="00806C21">
        <w:t xml:space="preserve"> correlates with SSY</w:t>
      </w:r>
      <w:r w:rsidR="00806C21" w:rsidRPr="00160919">
        <w:rPr>
          <w:vertAlign w:val="subscript"/>
        </w:rPr>
        <w:t>EV</w:t>
      </w:r>
      <w:r w:rsidR="00806C21">
        <w:t xml:space="preserve"> because</w:t>
      </w:r>
      <w:r w:rsidR="00806C21" w:rsidRPr="004D6C39">
        <w:t xml:space="preserve"> </w:t>
      </w:r>
      <w:proofErr w:type="spellStart"/>
      <w:r w:rsidR="00806C21" w:rsidRPr="004D6C39">
        <w:t>Qmax</w:t>
      </w:r>
      <w:proofErr w:type="spellEnd"/>
      <w:r w:rsidR="00806C21" w:rsidRPr="004D6C39">
        <w:t xml:space="preserve"> is an integrator of the whole hydrological response of a given </w:t>
      </w:r>
      <w:r w:rsidR="00806C21">
        <w:t>watershed to a given storm event</w:t>
      </w:r>
      <w:r w:rsidR="00806C21" w:rsidRPr="004D6C39">
        <w:t>.</w:t>
      </w:r>
      <w:r w:rsidR="00806C21">
        <w:t xml:space="preserve"> </w:t>
      </w:r>
      <w:r w:rsidR="00806C21">
        <w:fldChar w:fldCharType="begin" w:fldLock="1"/>
      </w:r>
      <w:r w:rsidR="00073D18">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rsidR="00806C21">
        <w:fldChar w:fldCharType="separate"/>
      </w:r>
      <w:r w:rsidR="00806C21" w:rsidRPr="003351F1">
        <w:rPr>
          <w:noProof/>
        </w:rPr>
        <w:t>Rankl</w:t>
      </w:r>
      <w:r w:rsidR="00806C21">
        <w:rPr>
          <w:noProof/>
        </w:rPr>
        <w:t xml:space="preserve"> (</w:t>
      </w:r>
      <w:r w:rsidR="00806C21" w:rsidRPr="003351F1">
        <w:rPr>
          <w:noProof/>
        </w:rPr>
        <w:t>2004)</w:t>
      </w:r>
      <w:r w:rsidR="00806C21">
        <w:fldChar w:fldCharType="end"/>
      </w:r>
      <w:r w:rsidR="00806C21">
        <w:t xml:space="preserve"> ar</w:t>
      </w:r>
      <w:r w:rsidR="00806C21" w:rsidRPr="004D6C39">
        <w:t>gued that the largest variability in SSY</w:t>
      </w:r>
      <w:r w:rsidR="00806C21" w:rsidRPr="00160919">
        <w:rPr>
          <w:vertAlign w:val="subscript"/>
        </w:rPr>
        <w:t>EV</w:t>
      </w:r>
      <w:r w:rsidR="00806C21" w:rsidRPr="004D6C39">
        <w:t xml:space="preserve"> is the result of variability in rainstorm energy</w:t>
      </w:r>
      <w:r w:rsidR="00806C21">
        <w:t>. Since</w:t>
      </w:r>
      <w:r w:rsidR="00806C21" w:rsidRPr="004D6C39">
        <w:t xml:space="preserve"> </w:t>
      </w:r>
      <w:proofErr w:type="spellStart"/>
      <w:r w:rsidR="00806C21">
        <w:t>Qmax</w:t>
      </w:r>
      <w:proofErr w:type="spellEnd"/>
      <w:r w:rsidR="00806C21" w:rsidRPr="004D6C39">
        <w:t xml:space="preserve"> depends on the i</w:t>
      </w:r>
      <w:r w:rsidR="00806C21">
        <w:t>ntensity and depth of rainfall,</w:t>
      </w:r>
      <w:r w:rsidR="00806C21" w:rsidRPr="004D6C39">
        <w:t xml:space="preserve"> he concluded that a relation should exist between SSY</w:t>
      </w:r>
      <w:r w:rsidR="00806C21" w:rsidRPr="00160919">
        <w:rPr>
          <w:vertAlign w:val="subscript"/>
        </w:rPr>
        <w:t>EV</w:t>
      </w:r>
      <w:r w:rsidR="00806C21" w:rsidRPr="004D6C39">
        <w:t xml:space="preserve"> and </w:t>
      </w:r>
      <w:proofErr w:type="spellStart"/>
      <w:r w:rsidR="00806C21" w:rsidRPr="004D6C39">
        <w:t>Qmax</w:t>
      </w:r>
      <w:proofErr w:type="spellEnd"/>
      <w:r w:rsidR="00806C21" w:rsidRPr="004D6C39">
        <w:t xml:space="preserve"> as both are driven by rainfall energy. </w:t>
      </w:r>
      <w:r w:rsidR="00806C21">
        <w:fldChar w:fldCharType="begin" w:fldLock="1"/>
      </w:r>
      <w:r w:rsidR="00073D18">
        <w:instrText>ADDIN CSL_CITATION { "citationItems" : [ { "id" : "ITEM-1", "itemData" : { "author" : [ { "dropping-particle" : "", "family" : "Li, Z., Li, P., Lu, K., Zheng, L., Guo", "given" : "Y.", "non-dropping-particle" : "", "parse-names" : false, "suffix" : "" } ], "container-title" : "Proceedings of the 13th International Soil Conservation Organization (ISCO) Conference", "id" : "ITEM-1", "issued" : { "date-parts" : [ [ "2004" ] ] }, "page" : "Paper No. 668", "publisher-place" : "Brisbane, Australia", "title" : "Development and application of the runoff erosivity for sediment yield prediction on watershed scale.", "type" : "paper-conference" }, "uris" : [ "http://www.mendeley.com/documents/?uuid=4c44126d-8aa6-4514-baf7-d3c7b6574cb2" ] } ], "mendeley" : { "manualFormatting" : "Li et al. (2004)", "previouslyFormattedCitation" : "(Li, Z., Li, P., Lu, K., Zheng, L., Guo, 2004)" }, "properties" : { "noteIndex" : 0 }, "schema" : "https://github.com/citation-style-language/schema/raw/master/csl-citation.json" }</w:instrText>
      </w:r>
      <w:r w:rsidR="00806C21">
        <w:fldChar w:fldCharType="separate"/>
      </w:r>
      <w:r w:rsidR="00806C21" w:rsidRPr="00CE2557">
        <w:rPr>
          <w:noProof/>
        </w:rPr>
        <w:t>Li</w:t>
      </w:r>
      <w:r w:rsidR="00806C21">
        <w:rPr>
          <w:noProof/>
        </w:rPr>
        <w:t xml:space="preserve"> et al.</w:t>
      </w:r>
      <w:r w:rsidR="00806C21" w:rsidRPr="00CE2557">
        <w:rPr>
          <w:noProof/>
        </w:rPr>
        <w:t xml:space="preserve"> </w:t>
      </w:r>
      <w:r w:rsidR="00806C21">
        <w:rPr>
          <w:noProof/>
        </w:rPr>
        <w:t>(</w:t>
      </w:r>
      <w:r w:rsidR="00806C21" w:rsidRPr="00CE2557">
        <w:rPr>
          <w:noProof/>
        </w:rPr>
        <w:t>2004)</w:t>
      </w:r>
      <w:r w:rsidR="00806C21">
        <w:fldChar w:fldCharType="end"/>
      </w:r>
      <w:r w:rsidR="00806C21">
        <w:t xml:space="preserve"> proposed the use of a runoff erosivity index instead of traditional rainfall erosivity for the prediction of SSY</w:t>
      </w:r>
      <w:r w:rsidR="00806C21" w:rsidRPr="00160919">
        <w:rPr>
          <w:vertAlign w:val="subscript"/>
        </w:rPr>
        <w:t>EV</w:t>
      </w:r>
      <w:r w:rsidR="00806C21">
        <w:t xml:space="preserve">, hypothesizing that discharge characteristics better integrate the watershed response than precipitation variables. </w:t>
      </w:r>
      <w:r w:rsidR="00806C21">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rsidR="00806C21">
        <w:fldChar w:fldCharType="separate"/>
      </w:r>
      <w:r w:rsidR="00806C21" w:rsidRPr="003351F1">
        <w:rPr>
          <w:noProof/>
        </w:rPr>
        <w:t>Duvert et al</w:t>
      </w:r>
      <w:r w:rsidR="00806C21">
        <w:rPr>
          <w:noProof/>
        </w:rPr>
        <w:t>. (</w:t>
      </w:r>
      <w:r w:rsidR="00806C21" w:rsidRPr="003351F1">
        <w:rPr>
          <w:noProof/>
        </w:rPr>
        <w:t>2012)</w:t>
      </w:r>
      <w:r w:rsidR="00806C21">
        <w:fldChar w:fldCharType="end"/>
      </w:r>
      <w:r w:rsidR="00806C21">
        <w:t xml:space="preserve"> hypothesized </w:t>
      </w:r>
      <w:proofErr w:type="spellStart"/>
      <w:r w:rsidR="00806C21" w:rsidRPr="004D6C39">
        <w:t>Qmax</w:t>
      </w:r>
      <w:proofErr w:type="spellEnd"/>
      <w:r w:rsidR="00806C21" w:rsidRPr="004D6C39">
        <w:t xml:space="preserve"> is a meaningful variable because it </w:t>
      </w:r>
      <w:r w:rsidR="00806C21">
        <w:t>relates to</w:t>
      </w:r>
      <w:r w:rsidR="00806C21" w:rsidRPr="004D6C39">
        <w:t xml:space="preserve"> both the </w:t>
      </w:r>
      <w:r w:rsidR="00806C21">
        <w:t xml:space="preserve">sediment </w:t>
      </w:r>
      <w:r w:rsidR="00806C21" w:rsidRPr="004D6C39">
        <w:t>production</w:t>
      </w:r>
      <w:r w:rsidR="00806C21">
        <w:t xml:space="preserve"> on the </w:t>
      </w:r>
      <w:proofErr w:type="spellStart"/>
      <w:r w:rsidR="00806C21">
        <w:t>hillslope</w:t>
      </w:r>
      <w:proofErr w:type="spellEnd"/>
      <w:r w:rsidR="00806C21">
        <w:t xml:space="preserve"> and in the channel, as well as</w:t>
      </w:r>
      <w:r w:rsidR="00806C21" w:rsidRPr="004D6C39">
        <w:t xml:space="preserve"> the transfe</w:t>
      </w:r>
      <w:r w:rsidR="00806C21">
        <w:t>r functions of sediment dynamics. They argue that w</w:t>
      </w:r>
      <w:r w:rsidR="00806C21" w:rsidRPr="004D6C39">
        <w:t xml:space="preserve">here runoff </w:t>
      </w:r>
      <w:r w:rsidR="00806C21">
        <w:t xml:space="preserve">is produced by infiltration excess overland flow, </w:t>
      </w:r>
      <w:proofErr w:type="spellStart"/>
      <w:r w:rsidR="00806C21" w:rsidRPr="004D6C39">
        <w:t>Qmax</w:t>
      </w:r>
      <w:proofErr w:type="spellEnd"/>
      <w:r w:rsidR="00806C21" w:rsidRPr="004D6C39">
        <w:t xml:space="preserve"> i</w:t>
      </w:r>
      <w:r w:rsidR="00806C21">
        <w:t xml:space="preserve">s a function of rainfall intensity and </w:t>
      </w:r>
      <w:r w:rsidR="00806C21" w:rsidRPr="004D6C39">
        <w:t>the duration</w:t>
      </w:r>
      <w:r w:rsidR="00806C21">
        <w:t xml:space="preserve"> of high intensity rainfall</w:t>
      </w:r>
      <w:r w:rsidR="00806C21" w:rsidRPr="004D6C39">
        <w:t xml:space="preserve"> (rather than </w:t>
      </w:r>
      <w:r w:rsidR="00806C21">
        <w:t>total rainfall</w:t>
      </w:r>
      <w:r w:rsidR="00806C21" w:rsidRPr="004D6C39">
        <w:t>)</w:t>
      </w:r>
      <w:r w:rsidR="00806C21">
        <w:t xml:space="preserve">, and that where runoff is produced by saturation excess overland flow, </w:t>
      </w:r>
      <w:proofErr w:type="spellStart"/>
      <w:r w:rsidR="00806C21" w:rsidRPr="004D6C39">
        <w:t>Qmax</w:t>
      </w:r>
      <w:proofErr w:type="spellEnd"/>
      <w:r w:rsidR="00806C21" w:rsidRPr="004D6C39">
        <w:t xml:space="preserve"> depends on the soil</w:t>
      </w:r>
      <w:r w:rsidR="00806C21">
        <w:t xml:space="preserve"> antecedent wetness conditions and by all the sub-surface</w:t>
      </w:r>
      <w:r>
        <w:t xml:space="preserve"> flow</w:t>
      </w:r>
      <w:r w:rsidR="00806C21">
        <w:t xml:space="preserve"> processes. </w:t>
      </w:r>
      <w:r w:rsidR="00806C21">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rsidR="00806C21">
        <w:fldChar w:fldCharType="separate"/>
      </w:r>
      <w:r w:rsidR="00806C21" w:rsidRPr="003351F1">
        <w:rPr>
          <w:noProof/>
        </w:rPr>
        <w:t xml:space="preserve">Duvert et al. </w:t>
      </w:r>
      <w:r w:rsidR="00806C21">
        <w:rPr>
          <w:noProof/>
        </w:rPr>
        <w:t>(</w:t>
      </w:r>
      <w:r w:rsidR="00806C21" w:rsidRPr="003351F1">
        <w:rPr>
          <w:noProof/>
        </w:rPr>
        <w:t>2012)</w:t>
      </w:r>
      <w:r w:rsidR="00806C21">
        <w:fldChar w:fldCharType="end"/>
      </w:r>
      <w:r w:rsidR="00806C21">
        <w:t xml:space="preserve"> argued that by being responsive to these important hydrological processes, </w:t>
      </w:r>
      <w:proofErr w:type="spellStart"/>
      <w:r w:rsidR="00806C21">
        <w:t>Qmax</w:t>
      </w:r>
      <w:proofErr w:type="spellEnd"/>
      <w:r w:rsidR="00806C21">
        <w:t xml:space="preserve"> is a good predictor variable of SSY</w:t>
      </w:r>
      <w:r w:rsidR="00806C21" w:rsidRPr="00160919">
        <w:rPr>
          <w:vertAlign w:val="subscript"/>
        </w:rPr>
        <w:t>EV</w:t>
      </w:r>
      <w:r w:rsidR="00806C21">
        <w:t xml:space="preserve"> in diverse environments. High correlation between SSY</w:t>
      </w:r>
      <w:r w:rsidR="00806C21" w:rsidRPr="00160919">
        <w:rPr>
          <w:vertAlign w:val="subscript"/>
        </w:rPr>
        <w:t>EV</w:t>
      </w:r>
      <w:r w:rsidR="00806C21">
        <w:t xml:space="preserve"> and </w:t>
      </w:r>
      <w:proofErr w:type="spellStart"/>
      <w:r w:rsidR="00806C21">
        <w:t>Qmax</w:t>
      </w:r>
      <w:proofErr w:type="spellEnd"/>
      <w:r w:rsidR="00806C21">
        <w:t xml:space="preserve"> has been found in semi-arid, temperate, and sub-humid watersheds in Wyoming </w:t>
      </w:r>
      <w:r w:rsidR="00806C21">
        <w:fldChar w:fldCharType="begin" w:fldLock="1"/>
      </w:r>
      <w:r w:rsidR="00073D18">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806C21">
        <w:fldChar w:fldCharType="separate"/>
      </w:r>
      <w:r w:rsidR="00806C21" w:rsidRPr="00B80EA3">
        <w:rPr>
          <w:noProof/>
        </w:rPr>
        <w:t>(Rankl, 2004)</w:t>
      </w:r>
      <w:r w:rsidR="00806C21">
        <w:fldChar w:fldCharType="end"/>
      </w:r>
      <w:r w:rsidR="00806C21">
        <w:t xml:space="preserve">, Mexico, Italy, France </w:t>
      </w:r>
      <w:r w:rsidR="00806C21">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806C21">
        <w:fldChar w:fldCharType="separate"/>
      </w:r>
      <w:r w:rsidR="00806C21" w:rsidRPr="00B80EA3">
        <w:rPr>
          <w:noProof/>
        </w:rPr>
        <w:t>(Duvert et al., 2012)</w:t>
      </w:r>
      <w:r w:rsidR="00806C21">
        <w:fldChar w:fldCharType="end"/>
      </w:r>
      <w:r w:rsidR="00806C21">
        <w:t xml:space="preserve">, and New Zealand </w:t>
      </w:r>
      <w:r w:rsidR="00806C21">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806C21">
        <w:fldChar w:fldCharType="separate"/>
      </w:r>
      <w:r w:rsidR="00806C21" w:rsidRPr="00546763">
        <w:rPr>
          <w:noProof/>
        </w:rPr>
        <w:t>(Basher et al., 2011; Hicks, 1990)</w:t>
      </w:r>
      <w:r w:rsidR="00806C21">
        <w:fldChar w:fldCharType="end"/>
      </w:r>
      <w:r w:rsidR="00806C21">
        <w:t>, but this approach has not been attempted for steep, tropical watersheds on volcanic islands.</w:t>
      </w:r>
    </w:p>
    <w:p w14:paraId="61FCCAB0" w14:textId="77777777" w:rsidR="00806C21" w:rsidRDefault="00806C21" w:rsidP="005009D9">
      <w:pPr>
        <w:pStyle w:val="Heading2"/>
        <w:numPr>
          <w:ilvl w:val="0"/>
          <w:numId w:val="0"/>
        </w:numPr>
      </w:pPr>
      <w:bookmarkStart w:id="12" w:name="_Toc389207892"/>
      <w:r>
        <w:t xml:space="preserve">Part One </w:t>
      </w:r>
      <w:r w:rsidRPr="00B2697B">
        <w:t>Research</w:t>
      </w:r>
      <w:r>
        <w:t xml:space="preserve"> Questions</w:t>
      </w:r>
      <w:bookmarkEnd w:id="12"/>
    </w:p>
    <w:p w14:paraId="39F8AB83" w14:textId="77777777" w:rsidR="00806C21" w:rsidRDefault="00806C21" w:rsidP="005009D9">
      <w:r>
        <w:t>The research questions for this paper are:</w:t>
      </w:r>
    </w:p>
    <w:p w14:paraId="13D897CF" w14:textId="77777777" w:rsidR="00806C21" w:rsidRDefault="00806C21" w:rsidP="005009D9">
      <w:pPr>
        <w:pStyle w:val="ListParagraph"/>
        <w:numPr>
          <w:ilvl w:val="0"/>
          <w:numId w:val="23"/>
        </w:numPr>
      </w:pPr>
      <w:r>
        <w:t>How has human disturbance altered the sediment loading to Faga’alu Bay?</w:t>
      </w:r>
    </w:p>
    <w:p w14:paraId="7744A428" w14:textId="77777777" w:rsidR="00806C21" w:rsidRDefault="00806C21" w:rsidP="005009D9">
      <w:pPr>
        <w:pStyle w:val="ListParagraph"/>
        <w:numPr>
          <w:ilvl w:val="0"/>
          <w:numId w:val="23"/>
        </w:numPr>
      </w:pPr>
      <w:r>
        <w:t>How do sediment contributions from human-disturbed areas and undisturbed areas vary with storm size?</w:t>
      </w:r>
    </w:p>
    <w:p w14:paraId="1F5A8912" w14:textId="77777777" w:rsidR="00806C21" w:rsidRPr="00444547" w:rsidRDefault="00806C21" w:rsidP="005009D9">
      <w:pPr>
        <w:pStyle w:val="ListParagraph"/>
        <w:numPr>
          <w:ilvl w:val="0"/>
          <w:numId w:val="23"/>
        </w:numPr>
      </w:pPr>
      <w:r>
        <w:t>Which is the best predictor of event-based suspended sediment yield at each location: total precipitation, Erosivity Index, total discharge, or maximum event discharge?</w:t>
      </w:r>
    </w:p>
    <w:p w14:paraId="6F4938CD" w14:textId="77777777" w:rsidR="00806C21" w:rsidRPr="00703BBA" w:rsidRDefault="00806C21" w:rsidP="005009D9">
      <w:pPr>
        <w:pStyle w:val="Heading2"/>
        <w:numPr>
          <w:ilvl w:val="0"/>
          <w:numId w:val="0"/>
        </w:numPr>
        <w:rPr>
          <w:rFonts w:eastAsiaTheme="minorHAnsi" w:cstheme="minorBidi"/>
          <w:color w:val="auto"/>
          <w:sz w:val="22"/>
          <w:szCs w:val="22"/>
        </w:rPr>
      </w:pPr>
      <w:bookmarkStart w:id="13" w:name="_Toc389207896"/>
      <w:r w:rsidRPr="00B2697B">
        <w:t>Study</w:t>
      </w:r>
      <w:r w:rsidRPr="00703BBA">
        <w:t xml:space="preserve"> Sites</w:t>
      </w:r>
      <w:bookmarkEnd w:id="13"/>
    </w:p>
    <w:p w14:paraId="6714F254" w14:textId="500B0647" w:rsidR="00806C21" w:rsidRPr="00703BBA" w:rsidRDefault="00806C21" w:rsidP="005009D9">
      <w:pPr>
        <w:ind w:firstLine="576"/>
      </w:pPr>
      <w:r>
        <w:t>The t</w:t>
      </w:r>
      <w:r w:rsidRPr="00703BBA">
        <w:t>wo study watersheds, Faga’alu and Nu’uuli (</w:t>
      </w:r>
      <w:r w:rsidRPr="00703BBA">
        <w:fldChar w:fldCharType="begin"/>
      </w:r>
      <w:r w:rsidRPr="00703BBA">
        <w:instrText xml:space="preserve"> REF _Ref383161294 \h  \* MERGEFORMAT </w:instrText>
      </w:r>
      <w:r w:rsidRPr="00703BBA">
        <w:fldChar w:fldCharType="separate"/>
      </w:r>
      <w:r w:rsidR="00073D18" w:rsidRPr="00703BBA">
        <w:t xml:space="preserve">Figure </w:t>
      </w:r>
      <w:r w:rsidR="00073D18">
        <w:rPr>
          <w:noProof/>
        </w:rPr>
        <w:t>1</w:t>
      </w:r>
      <w:r w:rsidRPr="00703BBA">
        <w:fldChar w:fldCharType="end"/>
      </w:r>
      <w:r w:rsidRPr="00703BBA">
        <w:t>) are characterized by larg</w:t>
      </w:r>
      <w:r>
        <w:t xml:space="preserve">e areas of undisturbed, steeply </w:t>
      </w:r>
      <w:r w:rsidRPr="00703BBA">
        <w:t>slop</w:t>
      </w:r>
      <w:r>
        <w:t>ing</w:t>
      </w:r>
      <w:r w:rsidRPr="00703BBA">
        <w:t xml:space="preserve">, heavily forested hillsides in the upper watershed, and relatively </w:t>
      </w:r>
      <w:r>
        <w:t>small</w:t>
      </w:r>
      <w:r w:rsidRPr="00703BBA">
        <w:t xml:space="preserve"> flat area</w:t>
      </w:r>
      <w:r w:rsidR="00D00B3E">
        <w:t>s that are</w:t>
      </w:r>
      <w:r w:rsidRPr="00703BBA">
        <w:t xml:space="preserve"> urbanized or densely settled in the lower watershed</w:t>
      </w:r>
      <w:r>
        <w:t>.</w:t>
      </w:r>
      <w:r w:rsidRPr="00703BBA">
        <w:t xml:space="preserve"> Initial monitoring efforts focused on Faga’alu,</w:t>
      </w:r>
      <w:r>
        <w:t xml:space="preserve"> which discharges to</w:t>
      </w:r>
      <w:r w:rsidRPr="00703BBA">
        <w:t xml:space="preserve"> a sediment-impacted reef previously identified by local managers </w:t>
      </w:r>
      <w:r w:rsidRPr="00703BBA">
        <w:fldChar w:fldCharType="begin" w:fldLock="1"/>
      </w:r>
      <w:r w:rsidR="00073D18">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703BBA">
        <w:fldChar w:fldCharType="separate"/>
      </w:r>
      <w:r w:rsidRPr="002778B6">
        <w:rPr>
          <w:noProof/>
        </w:rPr>
        <w:t>(Aeby et al., 2006)</w:t>
      </w:r>
      <w:r w:rsidRPr="00703BBA">
        <w:fldChar w:fldCharType="end"/>
      </w:r>
      <w:r w:rsidRPr="00703BBA">
        <w:t>. Faga’alu includes two unique features not found in “typical” watersheds in American Samoa: 1) an open aggregate quarry</w:t>
      </w:r>
      <w:r>
        <w:t>,</w:t>
      </w:r>
      <w:r w:rsidRPr="00703BBA">
        <w:t xml:space="preserve"> and 2) a large impervious area associated with the island’s only hospital (</w:t>
      </w:r>
      <w:r w:rsidRPr="00703BBA">
        <w:fldChar w:fldCharType="begin"/>
      </w:r>
      <w:r w:rsidRPr="00703BBA">
        <w:instrText xml:space="preserve"> REF _Ref383161432 \h  \* MERGEFORMAT </w:instrText>
      </w:r>
      <w:r w:rsidRPr="00703BBA">
        <w:fldChar w:fldCharType="separate"/>
      </w:r>
      <w:r w:rsidR="00073D18" w:rsidRPr="00703BBA">
        <w:t xml:space="preserve">Figure </w:t>
      </w:r>
      <w:r w:rsidR="00073D18">
        <w:rPr>
          <w:noProof/>
        </w:rPr>
        <w:t>2</w:t>
      </w:r>
      <w:r w:rsidRPr="00703BBA">
        <w:fldChar w:fldCharType="end"/>
      </w:r>
      <w:r w:rsidRPr="00703BBA">
        <w:t xml:space="preserve">). Nu’uuli watershed is adjacent Faga’alu and </w:t>
      </w:r>
      <w:r>
        <w:t xml:space="preserve">is </w:t>
      </w:r>
      <w:r w:rsidRPr="00703BBA">
        <w:t>similar in precipitatio</w:t>
      </w:r>
      <w:r>
        <w:t xml:space="preserve">n, size, relief, and landcover, </w:t>
      </w:r>
      <w:r w:rsidRPr="00703BBA">
        <w:t>providing an opportunity to compare sediment loading from a more “typical” watershed and estimate the influence of t</w:t>
      </w:r>
      <w:r>
        <w:t>he quarry and impervious area</w:t>
      </w:r>
      <w:r w:rsidRPr="00703BBA">
        <w:t xml:space="preserve"> in Faga’alu. </w:t>
      </w:r>
    </w:p>
    <w:p w14:paraId="29A1630C" w14:textId="77777777" w:rsidR="00806C21" w:rsidRPr="00703BBA" w:rsidRDefault="00806C21" w:rsidP="005009D9">
      <w:pPr>
        <w:keepNext/>
      </w:pPr>
      <w:r w:rsidRPr="00703BBA">
        <w:rPr>
          <w:noProof/>
        </w:rPr>
        <w:lastRenderedPageBreak/>
        <w:drawing>
          <wp:inline distT="0" distB="0" distL="0" distR="0" wp14:anchorId="04EB1875" wp14:editId="3B2BC360">
            <wp:extent cx="4947477" cy="3599962"/>
            <wp:effectExtent l="0" t="0" r="5715" b="635"/>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47477" cy="3599962"/>
                    </a:xfrm>
                    <a:prstGeom prst="rect">
                      <a:avLst/>
                    </a:prstGeom>
                  </pic:spPr>
                </pic:pic>
              </a:graphicData>
            </a:graphic>
          </wp:inline>
        </w:drawing>
      </w:r>
    </w:p>
    <w:p w14:paraId="2F6197BB" w14:textId="77777777" w:rsidR="00806C21" w:rsidRPr="00703BBA" w:rsidRDefault="00806C21" w:rsidP="005009D9">
      <w:pPr>
        <w:pStyle w:val="Caption"/>
      </w:pPr>
      <w:bookmarkStart w:id="14" w:name="_Ref383161294"/>
      <w:bookmarkStart w:id="15" w:name="_Ref383161271"/>
      <w:bookmarkStart w:id="16" w:name="_Ref392743604"/>
      <w:r w:rsidRPr="00703BBA">
        <w:t xml:space="preserve">Figure </w:t>
      </w:r>
      <w:fldSimple w:instr=" SEQ Figure \* ARABIC ">
        <w:r w:rsidR="00073D18">
          <w:rPr>
            <w:noProof/>
          </w:rPr>
          <w:t>1</w:t>
        </w:r>
      </w:fldSimple>
      <w:bookmarkEnd w:id="14"/>
      <w:r w:rsidRPr="00703BBA">
        <w:t xml:space="preserve"> Faga'alu and Nu'uuli watersheds showing upper (</w:t>
      </w:r>
      <w:r>
        <w:t>undisturbed) and lower (human-disturbed</w:t>
      </w:r>
      <w:r w:rsidRPr="00703BBA">
        <w:t>) sections. They drain opposite sides of Matafao Mtn., the highest point on Tutuila (653m).</w:t>
      </w:r>
      <w:bookmarkEnd w:id="15"/>
      <w:r w:rsidRPr="00703BBA">
        <w:t xml:space="preserve"> Inset shows locations of barometric pressure stations (</w:t>
      </w:r>
      <w:proofErr w:type="spellStart"/>
      <w:r w:rsidRPr="00703BBA">
        <w:t>Tafuna</w:t>
      </w:r>
      <w:proofErr w:type="spellEnd"/>
      <w:r w:rsidRPr="00703BBA">
        <w:t xml:space="preserve">, Faga’alu, NSTP6, </w:t>
      </w:r>
      <w:proofErr w:type="gramStart"/>
      <w:r w:rsidRPr="00703BBA">
        <w:t>Tula</w:t>
      </w:r>
      <w:proofErr w:type="gramEnd"/>
      <w:r w:rsidRPr="00703BBA">
        <w:t>)</w:t>
      </w:r>
      <w:r>
        <w:t>. Instrumentation to monitor continuous suspended sediment yield (SSY) was installed at N1, N2, FOREST, and VILLAGE.</w:t>
      </w:r>
      <w:bookmarkEnd w:id="16"/>
    </w:p>
    <w:p w14:paraId="4E06A8A4" w14:textId="77777777" w:rsidR="00806C21" w:rsidRPr="00703BBA" w:rsidRDefault="00806C21" w:rsidP="005009D9">
      <w:pPr>
        <w:keepNext/>
      </w:pPr>
      <w:r w:rsidRPr="00703BBA">
        <w:rPr>
          <w:i/>
          <w:noProof/>
        </w:rPr>
        <w:drawing>
          <wp:inline distT="0" distB="0" distL="0" distR="0" wp14:anchorId="4754B4D2" wp14:editId="17A9BB13">
            <wp:extent cx="4738734" cy="3183282"/>
            <wp:effectExtent l="38100" t="38100" r="100330" b="93345"/>
            <wp:docPr id="7" name="Picture 7">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8734" cy="3183282"/>
                    </a:xfrm>
                    <a:prstGeom prst="rect">
                      <a:avLst/>
                    </a:prstGeom>
                    <a:ln w="12700" cap="sq">
                      <a:noFill/>
                      <a:miter lim="800000"/>
                    </a:ln>
                    <a:effectLst>
                      <a:outerShdw blurRad="57150" dist="50800" dir="2700000" algn="tl" rotWithShape="0">
                        <a:srgbClr val="000000">
                          <a:alpha val="40000"/>
                        </a:srgbClr>
                      </a:outerShdw>
                    </a:effectLst>
                  </pic:spPr>
                </pic:pic>
              </a:graphicData>
            </a:graphic>
          </wp:inline>
        </w:drawing>
      </w:r>
    </w:p>
    <w:p w14:paraId="70806EE5" w14:textId="0D939432" w:rsidR="00806C21" w:rsidRPr="005122C0" w:rsidRDefault="00806C21" w:rsidP="005009D9">
      <w:pPr>
        <w:pStyle w:val="Caption"/>
      </w:pPr>
      <w:bookmarkStart w:id="17" w:name="_Ref383161432"/>
      <w:r w:rsidRPr="00703BBA">
        <w:t xml:space="preserve">Figure </w:t>
      </w:r>
      <w:fldSimple w:instr=" SEQ Figure \* ARABIC ">
        <w:r w:rsidR="00073D18">
          <w:rPr>
            <w:noProof/>
          </w:rPr>
          <w:t>2</w:t>
        </w:r>
      </w:fldSimple>
      <w:bookmarkEnd w:id="17"/>
      <w:r w:rsidRPr="00703BBA">
        <w:t xml:space="preserve"> Faga’alu watershed and instrument locations. Grab samples for suspended sediment concentration (SSC</w:t>
      </w:r>
      <w:r w:rsidR="00F23DC9">
        <w:t>) were collected at all three stream gauging</w:t>
      </w:r>
      <w:r w:rsidRPr="00703BBA">
        <w:t xml:space="preserve"> locations</w:t>
      </w:r>
      <w:r>
        <w:t xml:space="preserve"> (FOREST, QUARRY, VILLAGE)</w:t>
      </w:r>
      <w:r w:rsidRPr="00703BBA">
        <w:t xml:space="preserve">. </w:t>
      </w:r>
    </w:p>
    <w:p w14:paraId="0A2B46CC" w14:textId="77777777" w:rsidR="00806C21" w:rsidRPr="00144FDA" w:rsidRDefault="00806C21" w:rsidP="005009D9">
      <w:pPr>
        <w:pStyle w:val="Heading2"/>
        <w:numPr>
          <w:ilvl w:val="0"/>
          <w:numId w:val="0"/>
        </w:numPr>
      </w:pPr>
      <w:bookmarkStart w:id="18" w:name="_Toc389207901"/>
      <w:r w:rsidRPr="00B2697B">
        <w:lastRenderedPageBreak/>
        <w:t>Methods</w:t>
      </w:r>
      <w:bookmarkEnd w:id="18"/>
    </w:p>
    <w:p w14:paraId="3947C079" w14:textId="77FC46A9" w:rsidR="00806C21" w:rsidRDefault="00806C21" w:rsidP="005009D9">
      <w:pPr>
        <w:ind w:firstLine="576"/>
      </w:pPr>
      <w:r w:rsidRPr="00703BBA">
        <w:t>A combination of paired</w:t>
      </w:r>
      <w:r>
        <w:t>-</w:t>
      </w:r>
      <w:r w:rsidRPr="00703BBA">
        <w:t xml:space="preserve"> and nested</w:t>
      </w:r>
      <w:r>
        <w:t xml:space="preserve">-watershed study designs </w:t>
      </w:r>
      <w:r w:rsidR="00F23DC9">
        <w:t>is used to</w:t>
      </w:r>
      <w:r w:rsidRPr="00703BBA">
        <w:t xml:space="preserve"> quantify the contribution of human-disturbed areas to</w:t>
      </w:r>
      <w:r>
        <w:t xml:space="preserve"> </w:t>
      </w:r>
      <w:r w:rsidRPr="00703BBA">
        <w:t>sediment loading to Faga’alu Bay</w:t>
      </w:r>
      <w:r>
        <w:t xml:space="preserve"> during baseflow and during events of varying magnitude. The paired watershed approach is used to compare </w:t>
      </w:r>
      <w:r w:rsidR="00F23DC9">
        <w:t>SSY</w:t>
      </w:r>
      <w:r>
        <w:t xml:space="preserve"> from undisturbed and human-disturbed areas in Faga’alu with similar undisturbed and human-disturbed areas in Nu’uuli. The nested watershed approach is used to construct a sediment budget, and to assess the contributions of undisturbed and human-disturbed areas to total sediment loading.</w:t>
      </w:r>
      <w:r w:rsidRPr="00B226FC">
        <w:t xml:space="preserve"> </w:t>
      </w:r>
    </w:p>
    <w:p w14:paraId="10AFBCEC" w14:textId="193E41A2" w:rsidR="00806C21" w:rsidRDefault="00806C21" w:rsidP="005009D9">
      <w:pPr>
        <w:ind w:firstLine="576"/>
      </w:pPr>
      <w:r w:rsidRPr="00703BBA">
        <w:t xml:space="preserve">While steep, mountainous streams can discharge a high amount of </w:t>
      </w:r>
      <w:proofErr w:type="spellStart"/>
      <w:r w:rsidRPr="00703BBA">
        <w:t>bedload</w:t>
      </w:r>
      <w:proofErr w:type="spellEnd"/>
      <w:r>
        <w:t xml:space="preserve"> </w:t>
      </w:r>
      <w:r>
        <w:fldChar w:fldCharType="begin" w:fldLock="1"/>
      </w:r>
      <w:r w:rsidR="00073D18">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00532115" w:rsidRPr="00532115">
        <w:rPr>
          <w:noProof/>
        </w:rPr>
        <w:t>(Milliman and Syvitski, 1992)</w:t>
      </w:r>
      <w:r>
        <w:fldChar w:fldCharType="end"/>
      </w:r>
      <w:r w:rsidRPr="00703BBA">
        <w:t>, this research is focused on sediment size fractions that can be harmful to corals</w:t>
      </w:r>
      <w:r>
        <w:t xml:space="preserve"> </w:t>
      </w:r>
      <w:r>
        <w:fldChar w:fldCharType="begin" w:fldLock="1"/>
      </w:r>
      <w:r w:rsidR="00073D18">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previouslyFormattedCitation" : "(Bartley et al., 2014)" }, "properties" : { "noteIndex" : 0 }, "schema" : "https://github.com/citation-style-language/schema/raw/master/csl-citation.json" }</w:instrText>
      </w:r>
      <w:r>
        <w:fldChar w:fldCharType="separate"/>
      </w:r>
      <w:r w:rsidRPr="003A46FF">
        <w:rPr>
          <w:noProof/>
        </w:rPr>
        <w:t>(Bartley et al., 2014)</w:t>
      </w:r>
      <w:r>
        <w:fldChar w:fldCharType="end"/>
      </w:r>
      <w:r w:rsidRPr="00703BBA">
        <w:t>. These are the particle sizes that can be transported in suspension in the marine environment to settle on corals and this is generally restricted to silt and clay fractions</w:t>
      </w:r>
      <w:r>
        <w:t xml:space="preserve"> (&lt;16um)</w:t>
      </w:r>
      <w:r w:rsidRPr="00703BBA">
        <w:t xml:space="preserve"> </w:t>
      </w:r>
      <w:r w:rsidRPr="00703BBA">
        <w:fldChar w:fldCharType="begin" w:fldLock="1"/>
      </w:r>
      <w:r w:rsidR="00073D18">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40EF70D7" w14:textId="7255567E" w:rsidR="00806C21" w:rsidRDefault="004C5CF3" w:rsidP="005009D9">
      <w:pPr>
        <w:ind w:firstLine="576"/>
      </w:pPr>
      <w:r>
        <w:t>The s</w:t>
      </w:r>
      <w:r w:rsidR="00806C21">
        <w:t xml:space="preserve">ections below describe the equations used to quantify sediment loading, disturbance ratio, and the sediment budget. Section </w:t>
      </w:r>
      <w:r>
        <w:t xml:space="preserve">“Field Data Collection” </w:t>
      </w:r>
      <w:r w:rsidR="00806C21">
        <w:t xml:space="preserve">details the field methods used to collect the data required for the calculations. </w:t>
      </w:r>
      <w:bookmarkStart w:id="19" w:name="_Toc389207902"/>
    </w:p>
    <w:p w14:paraId="3CC8D068" w14:textId="77777777" w:rsidR="00806C21" w:rsidRPr="00646FB0" w:rsidRDefault="00806C21" w:rsidP="005009D9">
      <w:pPr>
        <w:pStyle w:val="Heading3"/>
      </w:pPr>
      <w:r>
        <w:t>Estimating event</w:t>
      </w:r>
      <w:r w:rsidRPr="00646FB0">
        <w:t xml:space="preserve"> suspended sediment yield</w:t>
      </w:r>
      <w:bookmarkEnd w:id="19"/>
      <w:r>
        <w:t xml:space="preserve"> (SSY</w:t>
      </w:r>
      <w:r w:rsidRPr="006E18FD">
        <w:rPr>
          <w:vertAlign w:val="subscript"/>
        </w:rPr>
        <w:t>EV</w:t>
      </w:r>
      <w:r>
        <w:t>)</w:t>
      </w:r>
    </w:p>
    <w:p w14:paraId="7EEFF99F" w14:textId="7B3EFCEF" w:rsidR="00806C21" w:rsidRDefault="00806C21" w:rsidP="005009D9">
      <w:pPr>
        <w:ind w:firstLine="576"/>
      </w:pPr>
      <w:r>
        <w:t xml:space="preserve">Annual or seasonal total SSY can be used to quantify the spatial and temporal patterns of sediment loading </w:t>
      </w:r>
      <w:r>
        <w:fldChar w:fldCharType="begin" w:fldLock="1"/>
      </w:r>
      <w:r w:rsidR="00073D18">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fldChar w:fldCharType="separate"/>
      </w:r>
      <w:r w:rsidRPr="000A5B1C">
        <w:rPr>
          <w:noProof/>
        </w:rPr>
        <w:t>(Fahey et al., 2003)</w:t>
      </w:r>
      <w:r>
        <w:fldChar w:fldCharType="end"/>
      </w:r>
      <w:r>
        <w:t xml:space="preserve">, but annual totals </w:t>
      </w:r>
      <w:r w:rsidRPr="000B1554">
        <w:t>can be influenced by climatic variability, leading to uncertain assessments of human impact and management effectiveness</w:t>
      </w:r>
      <w:r>
        <w:t xml:space="preserve"> for the full range of storm sizes and interannual variability in storm number, size, and sequence.</w:t>
      </w:r>
      <w:r w:rsidRPr="000B1554">
        <w:t xml:space="preserve"> </w:t>
      </w:r>
      <w:r>
        <w:t>Another</w:t>
      </w:r>
      <w:r w:rsidRPr="000B1554">
        <w:t xml:space="preserve"> approach is to assess changes in the sediment rating curve</w:t>
      </w:r>
      <w:r>
        <w:t xml:space="preserve"> (Q-SSC relationship) </w:t>
      </w:r>
      <w:r>
        <w:fldChar w:fldCharType="begin" w:fldLock="1"/>
      </w:r>
      <w:r w:rsidR="00073D18">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Walling, 1977)" }, "properties" : { "noteIndex" : 0 }, "schema" : "https://github.com/citation-style-language/schema/raw/master/csl-citation.json" }</w:instrText>
      </w:r>
      <w:r>
        <w:fldChar w:fldCharType="separate"/>
      </w:r>
      <w:r w:rsidRPr="000A5B1C">
        <w:rPr>
          <w:noProof/>
        </w:rPr>
        <w:t>(Walling, 1977)</w:t>
      </w:r>
      <w:r>
        <w:fldChar w:fldCharType="end"/>
      </w:r>
      <w:r>
        <w:t>. However,</w:t>
      </w:r>
      <w:r w:rsidR="00F23DC9">
        <w:t xml:space="preserve"> the Q-SSC relationship</w:t>
      </w:r>
      <w:r>
        <w:t xml:space="preserve"> </w:t>
      </w:r>
      <w:r w:rsidRPr="00C1093E">
        <w:t>i</w:t>
      </w:r>
      <w:r w:rsidRPr="00FC0D52">
        <w:t>s complicated by hysteresis effects</w:t>
      </w:r>
      <w:r w:rsidRPr="000B1554">
        <w:t xml:space="preserve"> </w:t>
      </w:r>
      <w:r w:rsidRPr="00A507A1">
        <w:t>and i</w:t>
      </w:r>
      <w:r w:rsidRPr="00876D28">
        <w:t xml:space="preserve">s </w:t>
      </w:r>
      <w:r>
        <w:t>difficult to</w:t>
      </w:r>
      <w:r w:rsidRPr="006A26F3">
        <w:t xml:space="preserve"> compar</w:t>
      </w:r>
      <w:r>
        <w:t xml:space="preserve">e between </w:t>
      </w:r>
      <w:r w:rsidRPr="006A26F3">
        <w:t>watersheds</w:t>
      </w:r>
      <w:r w:rsidRPr="0020406A">
        <w:t xml:space="preserve"> </w:t>
      </w:r>
      <w:r w:rsidRPr="00CE2557">
        <w:fldChar w:fldCharType="begin" w:fldLock="1"/>
      </w:r>
      <w:r w:rsidR="00073D18">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Asselman, 2000; Zimmermann et al., 2012)" }, "properties" : { "noteIndex" : 0 }, "schema" : "https://github.com/citation-style-language/schema/raw/master/csl-citation.json" }</w:instrText>
      </w:r>
      <w:r w:rsidRPr="00CE2557">
        <w:fldChar w:fldCharType="separate"/>
      </w:r>
      <w:r w:rsidRPr="00FC7C8C">
        <w:rPr>
          <w:noProof/>
        </w:rPr>
        <w:t>(Asselman, 2000; Zimmermann et al., 2012)</w:t>
      </w:r>
      <w:r w:rsidRPr="00CE2557">
        <w:fldChar w:fldCharType="end"/>
      </w:r>
      <w:r w:rsidRPr="00CE2557">
        <w:t>.</w:t>
      </w:r>
      <w:r>
        <w:t xml:space="preserve"> Preliminary data from the study site showed only weak correlation between Q and SSC, with significant hysteresis during storm- and </w:t>
      </w:r>
      <w:proofErr w:type="spellStart"/>
      <w:r>
        <w:t>baseflows</w:t>
      </w:r>
      <w:proofErr w:type="spellEnd"/>
      <w:r>
        <w:t>, so the Q-SSC relationship was not used.</w:t>
      </w:r>
    </w:p>
    <w:p w14:paraId="574852C7" w14:textId="731C84B7" w:rsidR="00806C21" w:rsidRPr="00703BBA" w:rsidRDefault="00806C21" w:rsidP="005009D9">
      <w:pPr>
        <w:ind w:firstLine="720"/>
      </w:pPr>
      <w:r>
        <w:t xml:space="preserve">An alternative approach to detecting human impacts on SSY is to compare SSY generated by </w:t>
      </w:r>
      <w:r w:rsidRPr="00703BBA">
        <w:t>storm events</w:t>
      </w:r>
      <w:r>
        <w:t xml:space="preserve"> </w:t>
      </w:r>
      <w:r w:rsidRPr="00703BBA">
        <w:t>of the same magnitude</w:t>
      </w:r>
      <w:bookmarkStart w:id="20" w:name="_Ref386110623"/>
      <w:r>
        <w:t>. SSY</w:t>
      </w:r>
      <w:r w:rsidR="00F23DC9" w:rsidRPr="00F23DC9">
        <w:rPr>
          <w:vertAlign w:val="subscript"/>
        </w:rPr>
        <w:t>EV</w:t>
      </w:r>
      <w:r>
        <w:t xml:space="preserve"> from the same size storm</w:t>
      </w:r>
      <w:r w:rsidR="00F23DC9">
        <w:t xml:space="preserve"> event</w:t>
      </w:r>
      <w:r>
        <w:t xml:space="preserve"> is assumed to be equal, and any difference can be attributed to human disturbance or watershed management. Total SSY from a storm event (SSY</w:t>
      </w:r>
      <w:r>
        <w:rPr>
          <w:vertAlign w:val="subscript"/>
        </w:rPr>
        <w:t>EV</w:t>
      </w:r>
      <w:r>
        <w:t>) is found</w:t>
      </w:r>
      <w:r w:rsidRPr="00703BBA">
        <w:t xml:space="preserve"> </w:t>
      </w:r>
      <w:r>
        <w:t xml:space="preserve">by integrating continuous suspended sediment load from measured or modeled discharge (Q) and suspended sediment concentration (SSC)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20"/>
    </w:p>
    <w:tbl>
      <w:tblPr>
        <w:tblStyle w:val="TableGrid"/>
        <w:tblW w:w="0" w:type="auto"/>
        <w:tblLook w:val="04A0" w:firstRow="1" w:lastRow="0" w:firstColumn="1" w:lastColumn="0" w:noHBand="0" w:noVBand="1"/>
      </w:tblPr>
      <w:tblGrid>
        <w:gridCol w:w="3116"/>
        <w:gridCol w:w="3117"/>
        <w:gridCol w:w="3117"/>
      </w:tblGrid>
      <w:tr w:rsidR="00806C21" w:rsidRPr="00703BBA" w14:paraId="24FA172C" w14:textId="77777777" w:rsidTr="00360C4F">
        <w:tc>
          <w:tcPr>
            <w:tcW w:w="3116" w:type="dxa"/>
            <w:tcBorders>
              <w:top w:val="nil"/>
              <w:left w:val="nil"/>
              <w:bottom w:val="nil"/>
              <w:right w:val="nil"/>
            </w:tcBorders>
          </w:tcPr>
          <w:p w14:paraId="0C9C8C9D" w14:textId="77777777" w:rsidR="00806C21" w:rsidRPr="00703BBA" w:rsidRDefault="00806C21" w:rsidP="005009D9"/>
        </w:tc>
        <w:tc>
          <w:tcPr>
            <w:tcW w:w="3117" w:type="dxa"/>
            <w:tcBorders>
              <w:top w:val="nil"/>
              <w:left w:val="nil"/>
              <w:bottom w:val="nil"/>
              <w:right w:val="nil"/>
            </w:tcBorders>
          </w:tcPr>
          <w:p w14:paraId="6CCB2139" w14:textId="77777777" w:rsidR="00806C21" w:rsidRPr="00703BBA" w:rsidRDefault="00073D18" w:rsidP="005009D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47C67EC5" w14:textId="77777777" w:rsidR="00806C21" w:rsidRPr="00703BBA" w:rsidRDefault="00806C21" w:rsidP="00BB5B8E">
            <w:pPr>
              <w:jc w:val="right"/>
            </w:pPr>
            <w:r>
              <w:t>Equation 1</w:t>
            </w:r>
          </w:p>
        </w:tc>
      </w:tr>
      <w:tr w:rsidR="00806C21" w:rsidRPr="00703BBA" w14:paraId="242F1C4E" w14:textId="77777777" w:rsidTr="00360C4F">
        <w:tc>
          <w:tcPr>
            <w:tcW w:w="9350" w:type="dxa"/>
            <w:gridSpan w:val="3"/>
            <w:tcBorders>
              <w:top w:val="nil"/>
              <w:left w:val="nil"/>
              <w:bottom w:val="nil"/>
              <w:right w:val="nil"/>
            </w:tcBorders>
          </w:tcPr>
          <w:p w14:paraId="2957B107" w14:textId="77777777" w:rsidR="00806C21" w:rsidRPr="00703BBA" w:rsidRDefault="00806C21" w:rsidP="005009D9">
            <w:proofErr w:type="gramStart"/>
            <w:r w:rsidRPr="00703BBA">
              <w:t>where</w:t>
            </w:r>
            <w:proofErr w:type="gramEnd"/>
            <w:r w:rsidRPr="00703BBA">
              <w:t xml:space="preserve"> </w:t>
            </w:r>
            <w:r w:rsidRPr="00703BBA">
              <w:rPr>
                <w:i/>
              </w:rPr>
              <w:t>SSY</w:t>
            </w:r>
            <w:r w:rsidRPr="00255CFA">
              <w:rPr>
                <w:i/>
                <w:vertAlign w:val="subscript"/>
              </w:rPr>
              <w:t>EV</w:t>
            </w:r>
            <w:r w:rsidRPr="00703BBA">
              <w:rPr>
                <w:i/>
                <w:vertAlign w:val="subscript"/>
              </w:rPr>
              <w:t xml:space="preserve">  </w:t>
            </w:r>
            <w:r w:rsidRPr="00703BBA">
              <w:t>is suspended sediment yield (tons)</w:t>
            </w:r>
            <w:r>
              <w:t xml:space="preserve"> from 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3E5DB01B" w14:textId="36597DAD" w:rsidR="00806C21" w:rsidRDefault="00806C21" w:rsidP="005009D9">
      <w:pPr>
        <w:ind w:firstLine="576"/>
      </w:pPr>
      <w:r>
        <w:t xml:space="preserve">Storm events can be defined by precipitation </w:t>
      </w:r>
      <w:r>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or discharge parameters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and the method used to separate storm events on the hydrograph can significantly influence the analysis of SSY</w:t>
      </w:r>
      <w:r w:rsidR="00F23DC9">
        <w:rPr>
          <w:vertAlign w:val="subscript"/>
        </w:rPr>
        <w:t>EV</w:t>
      </w:r>
      <w:r>
        <w:t xml:space="preserve"> </w:t>
      </w:r>
      <w:r>
        <w:fldChar w:fldCharType="begin" w:fldLock="1"/>
      </w:r>
      <w:r w:rsidR="00073D18">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previouslyFormattedCitation" : "(Gellis, 2013)" }, "properties" : { "noteIndex" : 0 }, "schema" : "https://github.com/citation-style-language/schema/raw/master/csl-citation.json" }</w:instrText>
      </w:r>
      <w:r>
        <w:fldChar w:fldCharType="separate"/>
      </w:r>
      <w:r w:rsidRPr="009C3058">
        <w:rPr>
          <w:noProof/>
        </w:rPr>
        <w:t>(Gellis, 2013)</w:t>
      </w:r>
      <w:r>
        <w:fldChar w:fldCharType="end"/>
      </w:r>
      <w:r>
        <w:t xml:space="preserve">. Complex graphical or rule-based techniques for hydrograph separation may be implemented </w:t>
      </w:r>
      <w:r>
        <w:fldChar w:fldCharType="begin" w:fldLock="1"/>
      </w:r>
      <w:r w:rsidR="00073D18">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container-title" : "Other Information: From review by Graham Tobin, Univ. of Iowa, Environ. Prof., Vol.1, No. 4, 261(1978)", "id" : "ITEM-1", "issued" : { "date-parts" : [ [ "1978" ] ] }, "note" : "Other Information: From review by Graham Tobin, Univ. of Iowa, Environ. Prof., Vol.1, No. 4, 261(1978)", "page" : "818", "title" : "Water in environmental planning", "type" : "book" }, "uris" : [ "http://www.mendeley.com/documents/?uuid=51edbd03-08d1-4cf2-ad24-758938da8b20" ] } ], "mendeley" : { "previouslyFormattedCitation" : "(Dunne and Leopold, 1978)" }, "properties" : { "noteIndex" : 0 }, "schema" : "https://github.com/citation-style-language/schema/raw/master/csl-citation.json" }</w:instrText>
      </w:r>
      <w:r>
        <w:fldChar w:fldCharType="separate"/>
      </w:r>
      <w:r w:rsidR="00532115" w:rsidRPr="00532115">
        <w:rPr>
          <w:noProof/>
        </w:rPr>
        <w:t>(Dunne and Leopold, 1978)</w:t>
      </w:r>
      <w:r>
        <w:fldChar w:fldCharType="end"/>
      </w:r>
      <w:r>
        <w:t xml:space="preserve">, but for this research the simple stage height threshold rule was used due to the flashy hydrologic response, low baseflow discharge, and short duration of recession curves between events </w:t>
      </w:r>
      <w:r>
        <w:fldChar w:fldCharType="begin" w:fldLock="1"/>
      </w:r>
      <w:r w:rsidR="00073D18">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Fahey et al., 2003; Lewis et al., 2001)" }, "properties" : { "noteIndex" : 0 }, "schema" : "https://github.com/citation-style-language/schema/raw/master/csl-citation.json" }</w:instrText>
      </w:r>
      <w:r>
        <w:fldChar w:fldCharType="separate"/>
      </w:r>
      <w:r w:rsidRPr="00EB0579">
        <w:rPr>
          <w:noProof/>
        </w:rPr>
        <w:t>(Fahey et al., 2003; Lewis et al., 2001)</w:t>
      </w:r>
      <w:r>
        <w:fldChar w:fldCharType="end"/>
      </w:r>
      <w:r>
        <w:t>.  A storm event is defined as the period of time where stream stage height exceeds a chosen threshold.</w:t>
      </w:r>
    </w:p>
    <w:p w14:paraId="2B39D87F" w14:textId="77777777" w:rsidR="00806C21" w:rsidRDefault="00806C21" w:rsidP="005009D9">
      <w:pPr>
        <w:pStyle w:val="Heading3"/>
      </w:pPr>
      <w:r>
        <w:lastRenderedPageBreak/>
        <w:t>Sediment budget</w:t>
      </w:r>
    </w:p>
    <w:p w14:paraId="65334E0F" w14:textId="19F2F141" w:rsidR="00806C21" w:rsidRDefault="00806C21" w:rsidP="005009D9">
      <w:pPr>
        <w:ind w:firstLine="576"/>
      </w:pPr>
      <w:r>
        <w:t xml:space="preserve">A sediment budget quantifies the contribution of key sediment sources to the overall sediment yield </w:t>
      </w:r>
      <w:r>
        <w:fldChar w:fldCharType="begin" w:fldLock="1"/>
      </w:r>
      <w:r w:rsidR="00073D18">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id" : "ITEM-2",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2", "issue" : "7-8", "issued" : { "date-parts" : [ [ "2009", "4", "24" ] ] }, "page" : "1054-1070", "title" : "Sediment yield from the tectonically active semiarid Western Transverse Ranges of California", "type" : "article-journal", "volume" : "121" }, "uris" : [ "http://www.mendeley.com/documents/?uuid=fb6e26a9-b969-4260-89bb-f2fcff94c055"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id" : "ITEM-4", "itemData" : { "ISBN" : "3923381395", "author" : [ { "dropping-particle" : "", "family" : "Reid", "given" : "L M", "non-dropping-particle" : "", "parse-names" : false, "suffix" : "" }, { "dropping-particle" : "", "family" : "Dunne", "given" : "T", "non-dropping-particle" : "", "parse-names" : false, "suffix" : "" } ], "id" : "ITEM-4", "issued" : { "date-parts" : [ [ "1996" ] ] }, "publisher" : "Catena Verlag", "title" : "Rapid evaluation of sediment budgets", "type" : "book" }, "uris" : [ "http://www.mendeley.com/documents/?uuid=db24fe95-3318-4c34-aa9e-4ee3d511d489" ] } ], "mendeley" : { "previouslyFormattedCitation" : "(Bartley et al., 2012; Reid and Dunne, 1996; Slaymaker, 2003; Warrick and Mertes, 2009)" }, "properties" : { "noteIndex" : 0 }, "schema" : "https://github.com/citation-style-language/schema/raw/master/csl-citation.json" }</w:instrText>
      </w:r>
      <w:r>
        <w:fldChar w:fldCharType="separate"/>
      </w:r>
      <w:r w:rsidR="00532115" w:rsidRPr="00532115">
        <w:rPr>
          <w:noProof/>
        </w:rPr>
        <w:t>(Bartley et al., 2012; Reid and Dunne, 1996; Slaymaker, 2003; Warrick and Mertes, 2009)</w:t>
      </w:r>
      <w:r>
        <w:fldChar w:fldCharType="end"/>
      </w:r>
      <w:r>
        <w:t>. Both Nu’uuli and Faga’alu watersheds were separated into nested watersheds for analysis, following a similar scheme. The total watershed (TOTAL), draining to VILLAGE in Faga’alu and N1 in Nu’uuli, was separated into two nested subwatersheds: the upstream, undisturbed forest portion of the watershed (UPPER), and the downstream, human-disturbed portion of the watershed (LOWER) (</w:t>
      </w:r>
      <w:r>
        <w:fldChar w:fldCharType="begin"/>
      </w:r>
      <w:r>
        <w:instrText xml:space="preserve"> REF _Ref383161294 \h  \* MERGEFORMAT </w:instrText>
      </w:r>
      <w:r>
        <w:fldChar w:fldCharType="separate"/>
      </w:r>
      <w:r w:rsidR="00073D18" w:rsidRPr="00703BBA">
        <w:t xml:space="preserve">Figure </w:t>
      </w:r>
      <w:r w:rsidR="00073D18">
        <w:rPr>
          <w:noProof/>
        </w:rPr>
        <w:t>1</w:t>
      </w:r>
      <w:r>
        <w:fldChar w:fldCharType="end"/>
      </w:r>
      <w:r>
        <w:t>). In Faga’alu, an additional subwatershed, draining to QUARRY, was delineated and analyzed to assess the contribution of this key sediment source.</w:t>
      </w:r>
    </w:p>
    <w:p w14:paraId="7C46920D" w14:textId="5211A227" w:rsidR="00806C21" w:rsidRDefault="00806C21" w:rsidP="005009D9">
      <w:pPr>
        <w:ind w:firstLine="576"/>
      </w:pPr>
      <w:r>
        <w:t>The percent contribution of each subwatershed to SSY from the total watershed is calculated by difference b</w:t>
      </w:r>
      <w:r w:rsidR="00F23DC9">
        <w:t>etween SSY observed at the upstream and downstream</w:t>
      </w:r>
      <w:r>
        <w:t xml:space="preserve"> monitoring stations for each storm event. The disturbance ratio (DR) is the ratio of SSY</w:t>
      </w:r>
      <w:r>
        <w:rPr>
          <w:vertAlign w:val="subscript"/>
        </w:rPr>
        <w:t xml:space="preserve">LOWER </w:t>
      </w:r>
      <w:r>
        <w:t>under current conditions (=SSY</w:t>
      </w:r>
      <w:r>
        <w:rPr>
          <w:vertAlign w:val="subscript"/>
        </w:rPr>
        <w:t xml:space="preserve">TOTAL </w:t>
      </w:r>
      <w:r>
        <w:t>- SSY</w:t>
      </w:r>
      <w:r w:rsidRPr="00EB50E8">
        <w:rPr>
          <w:vertAlign w:val="subscript"/>
        </w:rPr>
        <w:t>UPPER</w:t>
      </w:r>
      <w:r>
        <w:t>) to SSY</w:t>
      </w:r>
      <w:r>
        <w:rPr>
          <w:vertAlign w:val="subscript"/>
        </w:rPr>
        <w:t>LOWER</w:t>
      </w:r>
      <w:r>
        <w:t xml:space="preserve"> under pre-disturbance conditions (</w:t>
      </w:r>
      <w:proofErr w:type="spellStart"/>
      <w:r>
        <w:t>SSY</w:t>
      </w:r>
      <w:r>
        <w:rPr>
          <w:vertAlign w:val="subscript"/>
        </w:rPr>
        <w:t>LOWER.pre</w:t>
      </w:r>
      <w:proofErr w:type="spellEnd"/>
      <w:proofErr w:type="gramStart"/>
      <w:r>
        <w: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806C21" w14:paraId="4AEF1F1B" w14:textId="77777777" w:rsidTr="00360C4F">
        <w:tc>
          <w:tcPr>
            <w:tcW w:w="1705" w:type="dxa"/>
          </w:tcPr>
          <w:p w14:paraId="3A5DFF8C" w14:textId="77777777" w:rsidR="00806C21" w:rsidRDefault="00806C21" w:rsidP="005009D9"/>
        </w:tc>
        <w:tc>
          <w:tcPr>
            <w:tcW w:w="5760" w:type="dxa"/>
          </w:tcPr>
          <w:p w14:paraId="43217D65" w14:textId="77777777" w:rsidR="00806C21" w:rsidRDefault="00806C21" w:rsidP="005009D9">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LOWER</m:t>
                        </m:r>
                      </m:sub>
                    </m:sSub>
                  </m:num>
                  <m:den>
                    <m:sSub>
                      <m:sSubPr>
                        <m:ctrlPr>
                          <w:rPr>
                            <w:rFonts w:ascii="Cambria Math" w:hAnsi="Cambria Math"/>
                            <w:i/>
                          </w:rPr>
                        </m:ctrlPr>
                      </m:sSubPr>
                      <m:e>
                        <m:r>
                          <w:rPr>
                            <w:rFonts w:ascii="Cambria Math" w:hAnsi="Cambria Math"/>
                          </w:rPr>
                          <m:t>SSY</m:t>
                        </m:r>
                      </m:e>
                      <m:sub>
                        <m:r>
                          <w:rPr>
                            <w:rFonts w:ascii="Cambria Math" w:hAnsi="Cambria Math"/>
                          </w:rPr>
                          <m:t>LOWER pre</m:t>
                        </m:r>
                      </m:sub>
                    </m:sSub>
                  </m:den>
                </m:f>
              </m:oMath>
            </m:oMathPara>
          </w:p>
        </w:tc>
        <w:tc>
          <w:tcPr>
            <w:tcW w:w="1885" w:type="dxa"/>
          </w:tcPr>
          <w:p w14:paraId="76D455DE" w14:textId="77777777" w:rsidR="00806C21" w:rsidRDefault="00806C21" w:rsidP="00BB5B8E">
            <w:pPr>
              <w:jc w:val="right"/>
            </w:pPr>
            <w:r>
              <w:t>Equation 2</w:t>
            </w:r>
          </w:p>
        </w:tc>
      </w:tr>
    </w:tbl>
    <w:p w14:paraId="52893995" w14:textId="77777777" w:rsidR="00806C21" w:rsidRDefault="00806C21" w:rsidP="005009D9">
      <w:r>
        <w:t>SSY</w:t>
      </w:r>
      <w:r>
        <w:rPr>
          <w:vertAlign w:val="subscript"/>
        </w:rPr>
        <w:t xml:space="preserve"> </w:t>
      </w:r>
      <w:r>
        <w:t>under pre-disturbance conditions (</w:t>
      </w:r>
      <w:proofErr w:type="spellStart"/>
      <w:r>
        <w:t>SSY</w:t>
      </w:r>
      <w:r>
        <w:rPr>
          <w:vertAlign w:val="subscript"/>
        </w:rPr>
        <w:t>LOWER.pre</w:t>
      </w:r>
      <w:proofErr w:type="spellEnd"/>
      <w:r>
        <w:t>)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806C21" w14:paraId="1F91F96F" w14:textId="77777777" w:rsidTr="00360C4F">
        <w:tc>
          <w:tcPr>
            <w:tcW w:w="1710" w:type="dxa"/>
          </w:tcPr>
          <w:p w14:paraId="7572DCBF" w14:textId="77777777" w:rsidR="00806C21" w:rsidRDefault="00806C21" w:rsidP="005009D9"/>
        </w:tc>
        <w:tc>
          <w:tcPr>
            <w:tcW w:w="5760" w:type="dxa"/>
          </w:tcPr>
          <w:p w14:paraId="528B8080" w14:textId="77777777" w:rsidR="00806C21" w:rsidRDefault="00073D18" w:rsidP="005009D9">
            <m:oMathPara>
              <m:oMath>
                <m:sSub>
                  <m:sSubPr>
                    <m:ctrlPr>
                      <w:rPr>
                        <w:rFonts w:ascii="Cambria Math" w:hAnsi="Cambria Math"/>
                        <w:i/>
                      </w:rPr>
                    </m:ctrlPr>
                  </m:sSubPr>
                  <m:e>
                    <m:r>
                      <w:rPr>
                        <w:rFonts w:ascii="Cambria Math" w:hAnsi="Cambria Math"/>
                      </w:rPr>
                      <m:t>SSY</m:t>
                    </m:r>
                  </m:e>
                  <m:sub>
                    <m:r>
                      <w:rPr>
                        <w:rFonts w:ascii="Cambria Math" w:hAnsi="Cambria Math"/>
                      </w:rPr>
                      <m:t>Lower 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den>
                    </m:f>
                    <m:r>
                      <w:rPr>
                        <w:rFonts w:ascii="Cambria Math" w:hAnsi="Cambria Math"/>
                      </w:rPr>
                      <m:t xml:space="preserve"> </m:t>
                    </m:r>
                  </m:e>
                </m:d>
              </m:oMath>
            </m:oMathPara>
          </w:p>
          <w:p w14:paraId="4CCD84BE" w14:textId="77777777" w:rsidR="00806C21" w:rsidRDefault="00806C21" w:rsidP="005009D9"/>
        </w:tc>
        <w:tc>
          <w:tcPr>
            <w:tcW w:w="1880" w:type="dxa"/>
          </w:tcPr>
          <w:p w14:paraId="036A497D" w14:textId="77777777" w:rsidR="00806C21" w:rsidRDefault="00806C21" w:rsidP="00BB5B8E">
            <w:pPr>
              <w:jc w:val="right"/>
            </w:pPr>
            <w:r>
              <w:t>Equation 3</w:t>
            </w:r>
          </w:p>
        </w:tc>
      </w:tr>
    </w:tbl>
    <w:p w14:paraId="3E1AD391" w14:textId="70922CE8" w:rsidR="00806C21" w:rsidRDefault="00806C21" w:rsidP="005009D9">
      <w:pPr>
        <w:rPr>
          <w:ins w:id="21" w:author="Geography" w:date="2014-06-05T12:32:00Z"/>
        </w:rPr>
      </w:pPr>
      <w:commentRangeStart w:id="22"/>
      <w:commentRangeStart w:id="23"/>
      <w:r>
        <w:t>Th</w:t>
      </w:r>
      <w:r w:rsidR="00F23DC9">
        <w:t>e percent contribution and DR a</w:t>
      </w:r>
      <w:r>
        <w:t>re calculated for each storm and averaged to determine the average contribution of each subwatershed to total sediment loading.</w:t>
      </w:r>
      <w:commentRangeEnd w:id="22"/>
      <w:r>
        <w:rPr>
          <w:rStyle w:val="CommentReference"/>
        </w:rPr>
        <w:commentReference w:id="22"/>
      </w:r>
      <w:commentRangeEnd w:id="23"/>
      <w:r>
        <w:rPr>
          <w:rStyle w:val="CommentReference"/>
        </w:rPr>
        <w:commentReference w:id="23"/>
      </w:r>
    </w:p>
    <w:p w14:paraId="26333D04" w14:textId="71038919" w:rsidR="00806C21" w:rsidRDefault="00806C21" w:rsidP="005009D9">
      <w:pPr>
        <w:ind w:firstLine="576"/>
      </w:pPr>
      <w:r>
        <w:t xml:space="preserve">It is hypothesized that the </w:t>
      </w:r>
      <w:r w:rsidR="00F23DC9">
        <w:t>DR</w:t>
      </w:r>
      <w:r>
        <w:t xml:space="preserve"> is highest for small storms, when background SSY from the undisturbed forest is low and erodible sediment from disturbed surfaces in the lower watershed is the dominant source</w:t>
      </w:r>
      <w:r w:rsidR="00F23DC9">
        <w:t>. F</w:t>
      </w:r>
      <w:r>
        <w:t>or large storms</w:t>
      </w:r>
      <w:r w:rsidR="00F23DC9">
        <w:t>, it is hypothesized</w:t>
      </w:r>
      <w:r>
        <w:t xml:space="preserve"> mass movements and bank erosion contribute to naturally high SSY from the undisturbed upper watershed, reducing the DR for large events.</w:t>
      </w:r>
      <w:del w:id="24" w:author="Geography" w:date="2014-06-09T11:46:00Z">
        <w:r w:rsidDel="00BE66F8">
          <w:delText xml:space="preserve"> </w:delText>
        </w:r>
      </w:del>
    </w:p>
    <w:p w14:paraId="16B8860B" w14:textId="77777777" w:rsidR="00806C21" w:rsidRDefault="00806C21" w:rsidP="005009D9">
      <w:pPr>
        <w:pStyle w:val="Heading3"/>
      </w:pPr>
      <w:r>
        <w:t>Predicting SSY</w:t>
      </w:r>
      <w:r w:rsidRPr="009567D3">
        <w:rPr>
          <w:vertAlign w:val="subscript"/>
        </w:rPr>
        <w:t>EV</w:t>
      </w:r>
    </w:p>
    <w:p w14:paraId="3FFB0154" w14:textId="4234A3D0" w:rsidR="00806C21" w:rsidRDefault="00806C21" w:rsidP="005009D9">
      <w:pPr>
        <w:ind w:firstLine="576"/>
      </w:pPr>
      <w:r>
        <w:t>Sediment yield during a storm event (</w:t>
      </w:r>
      <w:proofErr w:type="spellStart"/>
      <w:r>
        <w:t>SSY</w:t>
      </w:r>
      <w:r w:rsidRPr="004D34F9">
        <w:rPr>
          <w:vertAlign w:val="subscript"/>
        </w:rPr>
        <w:t>ev</w:t>
      </w:r>
      <w:proofErr w:type="spellEnd"/>
      <w:r>
        <w:t>) may be correlated with precipitation or discharge variables (“sto</w:t>
      </w:r>
      <w:r w:rsidR="00F23DC9">
        <w:t xml:space="preserve">rm metrics”). Four </w:t>
      </w:r>
      <w:r w:rsidR="00BF5375">
        <w:t>storm metrics</w:t>
      </w:r>
      <w:r w:rsidR="00F23DC9">
        <w:t xml:space="preserve"> test</w:t>
      </w:r>
      <w:r>
        <w:t>ed in this research are total event precipitation (</w:t>
      </w:r>
      <w:proofErr w:type="spellStart"/>
      <w:r>
        <w:t>Psum</w:t>
      </w:r>
      <w:proofErr w:type="spellEnd"/>
      <w:r>
        <w:t xml:space="preserve">), EI30 rainfall erosivity (EI30) </w:t>
      </w:r>
      <w:r>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w:t>
      </w:r>
      <w:r w:rsidR="00F23DC9">
        <w:t>peak</w:t>
      </w:r>
      <w:r>
        <w:t xml:space="preserve"> event discharge (</w:t>
      </w:r>
      <w:proofErr w:type="spellStart"/>
      <w:r>
        <w:t>Qmax</w:t>
      </w:r>
      <w:proofErr w:type="spellEnd"/>
      <w:r>
        <w:t xml:space="preserve">)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rsidR="00BF5375">
        <w:t>Storm metrics</w:t>
      </w:r>
      <w:r>
        <w:t xml:space="preserve"> may be linearly or nonlinearly correlated with SSY</w:t>
      </w:r>
      <w:r w:rsidRPr="00E82341">
        <w:rPr>
          <w:vertAlign w:val="subscript"/>
        </w:rPr>
        <w:t>EV</w:t>
      </w:r>
      <w:r>
        <w:t>, so both Pearson’s and Spearman’s correlation coefficients between SSY</w:t>
      </w:r>
      <w:r w:rsidRPr="0059561D">
        <w:rPr>
          <w:vertAlign w:val="subscript"/>
        </w:rPr>
        <w:t>EV</w:t>
      </w:r>
      <w:r>
        <w:t xml:space="preserve"> and each of the </w:t>
      </w:r>
      <w:r w:rsidR="00BF5375">
        <w:t>storm metrics</w:t>
      </w:r>
      <w:r>
        <w:t xml:space="preserve"> will be calculated from non-transformed data to sel</w:t>
      </w:r>
      <w:r w:rsidR="00F23DC9">
        <w:t xml:space="preserve">ect the best predictor of </w:t>
      </w:r>
      <w:r>
        <w:t>SSY</w:t>
      </w:r>
      <w:r w:rsidR="00F23DC9">
        <w:rPr>
          <w:vertAlign w:val="subscript"/>
        </w:rPr>
        <w:t>EV</w:t>
      </w:r>
      <w:r>
        <w:t xml:space="preserve"> from each subwatershed and from the total watershed.</w:t>
      </w:r>
      <w:r w:rsidRPr="00FE5ECA">
        <w:t xml:space="preserve"> </w:t>
      </w:r>
    </w:p>
    <w:p w14:paraId="1B6EC93C" w14:textId="32FFFA78" w:rsidR="00806C21" w:rsidRDefault="00F23DC9" w:rsidP="005009D9">
      <w:pPr>
        <w:ind w:firstLine="576"/>
      </w:pPr>
      <w:r>
        <w:t xml:space="preserve">The relationship between </w:t>
      </w:r>
      <w:r w:rsidR="00806C21">
        <w:t>SSY</w:t>
      </w:r>
      <w:r w:rsidR="00806C21" w:rsidRPr="00867D36">
        <w:rPr>
          <w:vertAlign w:val="subscript"/>
        </w:rPr>
        <w:t>EV</w:t>
      </w:r>
      <w:r w:rsidR="00806C21">
        <w:t xml:space="preserve"> and storm metrics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806C21" w14:paraId="42A36644" w14:textId="77777777" w:rsidTr="00360C4F">
        <w:tc>
          <w:tcPr>
            <w:tcW w:w="3116" w:type="dxa"/>
            <w:tcBorders>
              <w:top w:val="nil"/>
              <w:left w:val="nil"/>
              <w:bottom w:val="nil"/>
              <w:right w:val="nil"/>
            </w:tcBorders>
          </w:tcPr>
          <w:p w14:paraId="7A343855" w14:textId="77777777" w:rsidR="00806C21" w:rsidRDefault="00806C21" w:rsidP="005009D9"/>
        </w:tc>
        <w:tc>
          <w:tcPr>
            <w:tcW w:w="3117" w:type="dxa"/>
            <w:tcBorders>
              <w:top w:val="nil"/>
              <w:left w:val="nil"/>
              <w:bottom w:val="nil"/>
              <w:right w:val="nil"/>
            </w:tcBorders>
          </w:tcPr>
          <w:p w14:paraId="40621B3A" w14:textId="54C6318E" w:rsidR="00806C21" w:rsidRDefault="00073D18" w:rsidP="00F23DC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0EBB4DC6" w14:textId="77777777" w:rsidR="00806C21" w:rsidRDefault="00806C21" w:rsidP="00BB5B8E">
            <w:pPr>
              <w:jc w:val="right"/>
            </w:pPr>
            <w:r>
              <w:t>Equation 4</w:t>
            </w:r>
          </w:p>
        </w:tc>
      </w:tr>
      <w:tr w:rsidR="00806C21" w14:paraId="6ED4444D" w14:textId="77777777" w:rsidTr="00360C4F">
        <w:tc>
          <w:tcPr>
            <w:tcW w:w="9350" w:type="dxa"/>
            <w:gridSpan w:val="3"/>
            <w:tcBorders>
              <w:top w:val="nil"/>
              <w:left w:val="nil"/>
              <w:bottom w:val="nil"/>
              <w:right w:val="nil"/>
            </w:tcBorders>
          </w:tcPr>
          <w:p w14:paraId="5A2C8203" w14:textId="4E2A034A" w:rsidR="00BF5375" w:rsidRDefault="00806C21" w:rsidP="00BF5375">
            <w:r>
              <w:t xml:space="preserve">where X is a </w:t>
            </w:r>
            <w:r w:rsidR="00BF5375">
              <w:t>storm metric</w:t>
            </w:r>
            <w:r>
              <w:t xml:space="preserve">, and the regression coefficients α and β are obtained by ordinary least squares regression on the logarithms of </w:t>
            </w:r>
            <w:proofErr w:type="spellStart"/>
            <w:r>
              <w:rPr>
                <w:i/>
              </w:rPr>
              <w:t>SSY</w:t>
            </w:r>
            <w:r>
              <w:rPr>
                <w:i/>
                <w:vertAlign w:val="subscript"/>
              </w:rPr>
              <w:t>ev</w:t>
            </w:r>
            <w:proofErr w:type="spellEnd"/>
            <w:r>
              <w:rPr>
                <w:i/>
                <w:vertAlign w:val="subscript"/>
              </w:rPr>
              <w:t xml:space="preserve">  </w:t>
            </w:r>
            <w:r>
              <w:t xml:space="preserve">and </w:t>
            </w:r>
            <w:r w:rsidR="00BF5375">
              <w:rPr>
                <w:i/>
              </w:rPr>
              <w:t xml:space="preserve">X </w:t>
            </w:r>
            <w:r>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w:t>
            </w:r>
            <w:r w:rsidR="00BF5375">
              <w:t xml:space="preserve"> Linear functions are fit to untransformed (Linear) and log-transformed dependent and </w:t>
            </w:r>
            <w:r w:rsidR="00BF5375">
              <w:lastRenderedPageBreak/>
              <w:t>independent variables (Power Law), and coefficients of determination (r</w:t>
            </w:r>
            <w:r w:rsidR="00BF5375" w:rsidRPr="00240E48">
              <w:rPr>
                <w:vertAlign w:val="superscript"/>
              </w:rPr>
              <w:t>2</w:t>
            </w:r>
            <w:r w:rsidR="00BF5375">
              <w:t xml:space="preserve">) are calculated to determine best fit. </w:t>
            </w:r>
          </w:p>
          <w:p w14:paraId="11972788" w14:textId="51BF1FD8" w:rsidR="00806C21" w:rsidRDefault="00806C21" w:rsidP="00BF5375"/>
        </w:tc>
      </w:tr>
    </w:tbl>
    <w:p w14:paraId="0B7CF6F2" w14:textId="19EDD1FE" w:rsidR="00806C21" w:rsidRDefault="00806C21" w:rsidP="005009D9">
      <w:pPr>
        <w:ind w:firstLine="576"/>
      </w:pPr>
      <w:r>
        <w:lastRenderedPageBreak/>
        <w:t>Equ</w:t>
      </w:r>
      <w:r w:rsidR="00BF5375">
        <w:t>ation 4 may also be normalized for</w:t>
      </w:r>
      <w:r>
        <w:t xml:space="preserve"> watershed area, which facilitates comparison among watersheds of different sizes, including other watersheds studied in existing literature (</w:t>
      </w:r>
      <w:proofErr w:type="spellStart"/>
      <w:r>
        <w:t>Duvert</w:t>
      </w:r>
      <w:proofErr w:type="spellEnd"/>
      <w:r>
        <w:t xml:space="preserve"> et al, 2012).</w:t>
      </w:r>
    </w:p>
    <w:p w14:paraId="541A66D9" w14:textId="77777777" w:rsidR="00806C21" w:rsidRDefault="00806C21" w:rsidP="005009D9">
      <w:pPr>
        <w:pStyle w:val="Heading3"/>
      </w:pPr>
      <w:r w:rsidRPr="00646FB0">
        <w:t>Field Data Collection</w:t>
      </w:r>
    </w:p>
    <w:p w14:paraId="13E870DF" w14:textId="288D3728" w:rsidR="00806C21" w:rsidRDefault="00806C21" w:rsidP="005009D9">
      <w:pPr>
        <w:ind w:firstLine="720"/>
      </w:pPr>
      <w:r>
        <w:t>A combination of continuous</w:t>
      </w:r>
      <w:r w:rsidR="00BF5375">
        <w:t>ly</w:t>
      </w:r>
      <w:r>
        <w:t xml:space="preserve"> measure</w:t>
      </w:r>
      <w:r w:rsidR="00BF5375">
        <w:t>d</w:t>
      </w:r>
      <w:r>
        <w:t xml:space="preserve"> precipitation, turbidity and water stage, and </w:t>
      </w:r>
      <w:r w:rsidR="00BF5375">
        <w:t xml:space="preserve">discrete </w:t>
      </w:r>
      <w:r>
        <w:t>grab samples collected dur</w:t>
      </w:r>
      <w:r w:rsidR="00BF5375">
        <w:t xml:space="preserve">ing baseflow and storm events </w:t>
      </w:r>
      <w:r>
        <w:t>at five sampling locations (FOREST, QUARRY, VILLAGE, N1, and N2</w:t>
      </w:r>
      <w:r w:rsidR="00BF5375">
        <w:t xml:space="preserve">; </w:t>
      </w:r>
      <w:r w:rsidR="00BF5375">
        <w:fldChar w:fldCharType="begin"/>
      </w:r>
      <w:r w:rsidR="00BF5375">
        <w:instrText xml:space="preserve"> REF _Ref383161294 \h </w:instrText>
      </w:r>
      <w:r w:rsidR="00BF5375">
        <w:fldChar w:fldCharType="separate"/>
      </w:r>
      <w:r w:rsidR="00073D18" w:rsidRPr="00703BBA">
        <w:t xml:space="preserve">Figure </w:t>
      </w:r>
      <w:r w:rsidR="00073D18">
        <w:rPr>
          <w:noProof/>
        </w:rPr>
        <w:t>1</w:t>
      </w:r>
      <w:r w:rsidR="00BF5375">
        <w:fldChar w:fldCharType="end"/>
      </w:r>
      <w:r>
        <w:t>)</w:t>
      </w:r>
      <w:r w:rsidR="00BF5375">
        <w:t xml:space="preserve"> are used to calculate SSY</w:t>
      </w:r>
      <w:r w:rsidR="00BF5375">
        <w:rPr>
          <w:vertAlign w:val="subscript"/>
        </w:rPr>
        <w:t>EV</w:t>
      </w:r>
      <w:r w:rsidR="00BF5375">
        <w:t xml:space="preserve"> and storm metrics</w:t>
      </w:r>
      <w:r>
        <w:t xml:space="preserve">.  </w:t>
      </w:r>
      <w:r w:rsidRPr="00703BBA">
        <w:t>Data were collected over three main field campaigns and several periods of unattended monitoring from January, 2012, to March, 2014</w:t>
      </w:r>
      <w:r>
        <w:t xml:space="preserve">. </w:t>
      </w:r>
      <w:r w:rsidR="00BF5375">
        <w:t>F</w:t>
      </w:r>
      <w:r w:rsidRPr="00703BBA">
        <w:t>ield campaigns</w:t>
      </w:r>
      <w:r w:rsidR="00BF5375">
        <w:t xml:space="preserve"> coinciding</w:t>
      </w:r>
      <w:r w:rsidR="00BF5375" w:rsidRPr="00703BBA">
        <w:t xml:space="preserve"> with the wet season and high storm probability</w:t>
      </w:r>
      <w:r w:rsidR="00BF5375">
        <w:t xml:space="preserve"> were conducted</w:t>
      </w:r>
      <w:r w:rsidRPr="00703BBA">
        <w:t xml:space="preserve"> January-March 2012, February-July</w:t>
      </w:r>
      <w:r>
        <w:t xml:space="preserve"> 2013, and January-March 2014.</w:t>
      </w:r>
      <w:r w:rsidR="00BF5375">
        <w:t xml:space="preserve"> In situ instrument data is currently being downloaded monthly, and another field campaign is planned for October 2014 to January 2015</w:t>
      </w:r>
      <w:r w:rsidR="00BF5375" w:rsidRPr="00703BBA">
        <w:t xml:space="preserve">. </w:t>
      </w:r>
      <w:r>
        <w:t xml:space="preserve"> More detailed description of data collection and methods can be found in the Appendix and the companion document “Quality Assurance Project Plan: Physical Monitoring of Surface Waters in American Samoa.” In brief, rain gauges were installed at three locations in Faga’alu and at two locations in Nu’uuli; pressure transducers were installed at upstream and downstream locations in Faga’alu (FOREST, VILLAGE) and Nu’uuli (N1 and N2), and rating curves relating stage to discharge were calculated from a combination of field data collection and hydraulic models.  </w:t>
      </w:r>
      <w:commentRangeStart w:id="25"/>
      <w:r>
        <w:t xml:space="preserve">Grab samples for SSC were collected for a total of xx storms in Faga’alu and xx storms in Nu’uuli, with a goal of sampling xx more storms at in each watershed during </w:t>
      </w:r>
      <w:proofErr w:type="gramStart"/>
      <w:r>
        <w:t>Fall</w:t>
      </w:r>
      <w:proofErr w:type="gramEnd"/>
      <w:r>
        <w:t xml:space="preserve"> 2014.</w:t>
      </w:r>
      <w:commentRangeEnd w:id="25"/>
      <w:r>
        <w:rPr>
          <w:rStyle w:val="CommentReference"/>
        </w:rPr>
        <w:commentReference w:id="25"/>
      </w:r>
    </w:p>
    <w:p w14:paraId="6FE3BB71" w14:textId="3C1D5CE0" w:rsidR="006D5BBE" w:rsidRDefault="00806C21" w:rsidP="006D5BBE">
      <w:pPr>
        <w:ind w:firstLine="576"/>
      </w:pPr>
      <w:r>
        <w:t xml:space="preserve">Turbidimeters (Greenspan TS3000, YSI 600OMS, and </w:t>
      </w:r>
      <w:proofErr w:type="spellStart"/>
      <w:r>
        <w:t>CampbellSci</w:t>
      </w:r>
      <w:proofErr w:type="spellEnd"/>
      <w:r>
        <w:t xml:space="preserve"> OBS500) were installed at fou</w:t>
      </w:r>
      <w:r w:rsidR="00BF5375">
        <w:t>r locations (FOREST, VILLAGE, N2 and N1) to</w:t>
      </w:r>
      <w:r w:rsidR="006D5BBE">
        <w:t xml:space="preserve"> monitor turbidity (T) at 15 min intervals</w:t>
      </w:r>
      <w:r w:rsidR="00BF5375">
        <w:t>.</w:t>
      </w:r>
      <w:r>
        <w:t xml:space="preserve">  Continuous SSC is calculated from </w:t>
      </w:r>
      <w:r w:rsidR="006D5BBE">
        <w:t>T</w:t>
      </w:r>
      <w:r>
        <w:t xml:space="preserve"> and a T-SSC relationship calibrated with SSC grab samples over a range of </w:t>
      </w:r>
      <w:r w:rsidR="006D5BBE">
        <w:t>T</w:t>
      </w:r>
      <w:r>
        <w:t xml:space="preserve"> values </w:t>
      </w:r>
      <w:r>
        <w:fldChar w:fldCharType="begin" w:fldLock="1"/>
      </w:r>
      <w:r w:rsidR="00073D18">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ISBN" : "0043-1397", "author" : [ { "dropping-particle" : "", "family" : "Lewis", "given" : "Jack", "non-dropping-particle" : "", "parse-names" : false, "suffix" : "" } ], "container-title" : "Water Resources Research", "id" : "ITEM-2", "issue" : "7", "issued" : { "date-parts" : [ [ "1996" ] ] }, "page" : "2299-2310", "title" : "Turbidity-controlled suspended sediment sampling for runoff-event load estimation", "type" : "article-journal", "volume" : "32" }, "uris" : [ "http://www.mendeley.com/documents/?uuid=cfaa0844-8a1d-4086-a551-098e153e3233" ] } ], "mendeley" : { "previouslyFormattedCitation" : "(Gippel, 1995; Lewis, 1996)" }, "properties" : { "noteIndex" : 0 }, "schema" : "https://github.com/citation-style-language/schema/raw/master/csl-citation.json" }</w:instrText>
      </w:r>
      <w:r>
        <w:fldChar w:fldCharType="separate"/>
      </w:r>
      <w:r w:rsidRPr="0047464C">
        <w:rPr>
          <w:noProof/>
        </w:rPr>
        <w:t>(Gippel, 1995; Lewis, 1996)</w:t>
      </w:r>
      <w:r>
        <w:fldChar w:fldCharType="end"/>
      </w:r>
      <w:r>
        <w:t xml:space="preserve">. </w:t>
      </w:r>
      <w:r w:rsidR="006D5BBE">
        <w:t xml:space="preserve">If </w:t>
      </w:r>
      <w:r w:rsidR="001D7D3B">
        <w:t>T</w:t>
      </w:r>
      <w:r w:rsidR="006D5BBE">
        <w:t xml:space="preserve"> data are unavailable due to instrument error but sufficient stream water </w:t>
      </w:r>
      <w:r w:rsidR="001D7D3B">
        <w:t xml:space="preserve">grab </w:t>
      </w:r>
      <w:r w:rsidR="006D5BBE">
        <w:t>samples are collected during a given storm (n&gt;3), SSY</w:t>
      </w:r>
      <w:r w:rsidR="006D5BBE">
        <w:rPr>
          <w:vertAlign w:val="subscript"/>
        </w:rPr>
        <w:t>EV</w:t>
      </w:r>
      <w:r w:rsidR="006D5BBE">
        <w:t xml:space="preserve"> is calculated using event mean concentration (EMC) </w:t>
      </w:r>
      <w:r w:rsidR="006D5BBE">
        <w:fldChar w:fldCharType="begin" w:fldLock="1"/>
      </w:r>
      <w:r w:rsidR="00073D18">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rsidR="006D5BBE">
        <w:fldChar w:fldCharType="separate"/>
      </w:r>
      <w:r w:rsidR="006D5BBE" w:rsidRPr="004E45D0">
        <w:rPr>
          <w:noProof/>
        </w:rPr>
        <w:t>(Bartley et al., 2012)</w:t>
      </w:r>
      <w:r w:rsidR="006D5BBE">
        <w:fldChar w:fldCharType="end"/>
      </w:r>
      <w:r w:rsidR="006D5BBE">
        <w:t xml:space="preserve"> and measured Q </w:t>
      </w:r>
      <w:r w:rsidR="006D5BBE">
        <w:fldChar w:fldCharType="begin" w:fldLock="1"/>
      </w:r>
      <w:r w:rsidR="00073D18">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Harmel et al., 2006b; Lewis et al., 2001)" }, "properties" : { "noteIndex" : 0 }, "schema" : "https://github.com/citation-style-language/schema/raw/master/csl-citation.json" }</w:instrText>
      </w:r>
      <w:r w:rsidR="006D5BBE">
        <w:fldChar w:fldCharType="separate"/>
      </w:r>
      <w:r w:rsidR="006D5BBE" w:rsidRPr="006D5BBE">
        <w:rPr>
          <w:noProof/>
        </w:rPr>
        <w:t>(Bartley et al., 2012; Harmel et al., 2006b; Lewis et al., 2001)</w:t>
      </w:r>
      <w:r w:rsidR="006D5BBE">
        <w:fldChar w:fldCharType="end"/>
      </w:r>
      <w:r w:rsidR="006D5BBE">
        <w:t>.</w:t>
      </w:r>
    </w:p>
    <w:p w14:paraId="573ECCEA" w14:textId="717E6129" w:rsidR="00806C21" w:rsidRDefault="006D5BBE" w:rsidP="006D5BBE">
      <w:pPr>
        <w:ind w:firstLine="576"/>
      </w:pPr>
      <w:r>
        <w:t>Due to logistical and financial constraints, continuous monitoring of SSY using turbidimeters could only be done upstream (FOREST, N2) and downstream of the villages (VILLAGE, N1). To sample SSY from the quarry, a key sediment source in Faga’alu, an ISCO 3700 Autosampler was to collect stream water samples at 30 min intervals during storm events</w:t>
      </w:r>
      <w:r w:rsidR="001D7D3B" w:rsidRPr="001D7D3B">
        <w:t xml:space="preserve"> </w:t>
      </w:r>
      <w:r w:rsidR="001D7D3B">
        <w:t>installed at QUARRY (</w:t>
      </w:r>
      <w:r w:rsidR="001D7D3B">
        <w:fldChar w:fldCharType="begin"/>
      </w:r>
      <w:r w:rsidR="001D7D3B">
        <w:instrText xml:space="preserve"> REF _Ref383161432 \h  \* MERGEFORMAT </w:instrText>
      </w:r>
      <w:r w:rsidR="001D7D3B">
        <w:fldChar w:fldCharType="separate"/>
      </w:r>
      <w:r w:rsidR="00073D18" w:rsidRPr="00703BBA">
        <w:t xml:space="preserve">Figure </w:t>
      </w:r>
      <w:r w:rsidR="00073D18">
        <w:rPr>
          <w:noProof/>
        </w:rPr>
        <w:t>2</w:t>
      </w:r>
      <w:r w:rsidR="001D7D3B">
        <w:fldChar w:fldCharType="end"/>
      </w:r>
      <w:r w:rsidR="001D7D3B">
        <w:t>)</w:t>
      </w:r>
      <w:r>
        <w:t>. SSY</w:t>
      </w:r>
      <w:r w:rsidRPr="00160919">
        <w:rPr>
          <w:vertAlign w:val="subscript"/>
        </w:rPr>
        <w:t>EV</w:t>
      </w:r>
      <w:r>
        <w:t xml:space="preserve"> at QUARRY </w:t>
      </w:r>
      <w:r w:rsidR="001D7D3B">
        <w:t>i</w:t>
      </w:r>
      <w:r>
        <w:t>s calculated from EMC and the specific water discharge</w:t>
      </w:r>
      <w:r w:rsidR="001D7D3B">
        <w:t xml:space="preserve"> (Q*)</w:t>
      </w:r>
      <w:r>
        <w:t xml:space="preserve"> from forested areas measured at FOREST, and bare soil using the SCS Curve Number approach </w:t>
      </w:r>
      <w:r>
        <w:fldChar w:fldCharType="begin" w:fldLock="1"/>
      </w:r>
      <w:r w:rsidR="00073D18">
        <w:instrText>ADDIN CSL_CITATION { "citationItems" : [ { "id" : "ITEM-1", "itemData" : { "author" : [ { "dropping-particle" : "", "family" : "Garen", "given" : "David C", "non-dropping-particle" : "", "parse-names" : false, "suffix" : "" }, { "dropping-particle" : "", "family" : "Moore", "given" : "Daniel S", "non-dropping-particle" : "", "parse-names" : false, "suffix" : "" } ], "container-title" : "Journal of the American Water Resources Association", "id" : "ITEM-1", "issue" : "2", "issued" : { "date-parts" : [ [ "2005" ] ] }, "page" : "377-388", "title" : "Curve Number Hydrology in Water Quality Modeling: Uses, Abuses and Future Directions", "type" : "article-journal", "volume" : "41" }, "uris" : [ "http://www.mendeley.com/documents/?uuid=868e0ab0-7da7-4163-8392-52f7c3838005" ] } ], "mendeley" : { "previouslyFormattedCitation" : "(Garen and Moore, 2005)" }, "properties" : { "noteIndex" : 0 }, "schema" : "https://github.com/citation-style-language/schema/raw/master/csl-citation.json" }</w:instrText>
      </w:r>
      <w:r>
        <w:fldChar w:fldCharType="separate"/>
      </w:r>
      <w:r w:rsidRPr="00532115">
        <w:rPr>
          <w:noProof/>
        </w:rPr>
        <w:t>(Garen and Moore, 2005)</w:t>
      </w:r>
      <w:r>
        <w:fldChar w:fldCharType="end"/>
      </w:r>
      <w:r>
        <w:t xml:space="preserve">. </w:t>
      </w:r>
    </w:p>
    <w:p w14:paraId="1F4805CD" w14:textId="77777777" w:rsidR="00806C21" w:rsidRDefault="00806C21" w:rsidP="005009D9">
      <w:pPr>
        <w:pStyle w:val="Heading3"/>
      </w:pPr>
      <w:r>
        <w:t>Uncertainty</w:t>
      </w:r>
    </w:p>
    <w:p w14:paraId="29134651" w14:textId="63A20F9E" w:rsidR="00806C21" w:rsidRDefault="00806C21" w:rsidP="005009D9">
      <w:pPr>
        <w:ind w:firstLine="576"/>
      </w:pPr>
      <w:r w:rsidRPr="00C26E73">
        <w:t xml:space="preserve">Uncertainty </w:t>
      </w:r>
      <w:r>
        <w:t xml:space="preserve">in </w:t>
      </w:r>
      <w:r w:rsidR="002A4513">
        <w:t>SSY</w:t>
      </w:r>
      <w:r w:rsidR="002A4513" w:rsidRPr="002A4513">
        <w:rPr>
          <w:vertAlign w:val="subscript"/>
        </w:rPr>
        <w:t>EV</w:t>
      </w:r>
      <w:r w:rsidR="002A4513">
        <w:t xml:space="preserve"> </w:t>
      </w:r>
      <w:r>
        <w:t>calculated</w:t>
      </w:r>
      <w:r w:rsidR="002A4513">
        <w:t xml:space="preserve"> by</w:t>
      </w:r>
      <w:r>
        <w:t xml:space="preserve"> Equation 1 with input data </w:t>
      </w:r>
      <w:r w:rsidRPr="00C26E73">
        <w:t xml:space="preserve"> </w:t>
      </w:r>
      <w:r w:rsidR="002A4513">
        <w:t>from turbidi</w:t>
      </w:r>
      <w:r>
        <w:t xml:space="preserve">meters and </w:t>
      </w:r>
      <w:r w:rsidR="002A4513">
        <w:t>discharge</w:t>
      </w:r>
      <w:r>
        <w:t xml:space="preserve"> measurements arises from both measurement and model errors </w:t>
      </w:r>
      <w:r>
        <w:fldChar w:fldCharType="begin" w:fldLock="1"/>
      </w:r>
      <w:r w:rsidR="00073D18">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a)" }, "properties" : { "noteIndex" : 0 }, "schema" : "https://github.com/citation-style-language/schema/raw/master/csl-citation.json" }</w:instrText>
      </w:r>
      <w:r>
        <w:fldChar w:fldCharType="separate"/>
      </w:r>
      <w:r w:rsidR="00532115" w:rsidRPr="00532115">
        <w:rPr>
          <w:noProof/>
        </w:rPr>
        <w:t>(Harmel et al., 2006a)</w:t>
      </w:r>
      <w:r>
        <w:fldChar w:fldCharType="end"/>
      </w:r>
      <w:r>
        <w:t xml:space="preserve">. </w:t>
      </w:r>
      <w:r>
        <w:fldChar w:fldCharType="begin" w:fldLock="1"/>
      </w:r>
      <w:r w:rsidR="00073D18">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manualFormatting" : "Harmel et al. (2006a)", "previouslyFormattedCitation" : "(Harmel et al., 2006a)" }, "properties" : { "noteIndex" : 0 }, "schema" : "https://github.com/citation-style-language/schema/raw/master/csl-citation.json" }</w:instrText>
      </w:r>
      <w:r>
        <w:fldChar w:fldCharType="separate"/>
      </w:r>
      <w:r>
        <w:rPr>
          <w:noProof/>
        </w:rPr>
        <w:t>Harmel et al. (</w:t>
      </w:r>
      <w:r w:rsidRPr="00C05411">
        <w:rPr>
          <w:noProof/>
        </w:rPr>
        <w:t>2006a)</w:t>
      </w:r>
      <w:r>
        <w:fldChar w:fldCharType="end"/>
      </w:r>
      <w:r>
        <w:t xml:space="preserve"> provides a lookup table for measurement uncertainty </w:t>
      </w:r>
      <w:r w:rsidR="002A4513">
        <w:t xml:space="preserve">associated with </w:t>
      </w:r>
      <w:r>
        <w:t>standard field methods for stream discharge measurement with a flowmeter and grab samples analyzed gravimetrically for SSC. Here I assume that field methods are appropriately chosen</w:t>
      </w:r>
      <w:bookmarkStart w:id="26" w:name="_Toc389207913"/>
      <w:r>
        <w:t xml:space="preserve"> and implemented, so the additional model </w:t>
      </w:r>
      <w:r>
        <w:lastRenderedPageBreak/>
        <w:t xml:space="preserve">errors in estimation of SSY are related to uncertainty in estimates of Q and SSC, which are calculated using stage-discharge rating curves (Q) and the T-SSC relationship (SSC) </w:t>
      </w:r>
      <w:r>
        <w:fldChar w:fldCharType="begin" w:fldLock="1"/>
      </w:r>
      <w:r w:rsidR="00073D18">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00532115" w:rsidRPr="00532115">
        <w:rPr>
          <w:noProof/>
        </w:rPr>
        <w:t>(Harmel et al., 2009)</w:t>
      </w:r>
      <w:r>
        <w:fldChar w:fldCharType="end"/>
      </w:r>
      <w:r>
        <w:t xml:space="preserve">. </w:t>
      </w:r>
    </w:p>
    <w:p w14:paraId="637D57C8" w14:textId="782A18FB" w:rsidR="00806C21" w:rsidRDefault="00806C21" w:rsidP="005009D9">
      <w:pPr>
        <w:ind w:firstLine="576"/>
      </w:pPr>
      <w:r>
        <w:t>Methods for estimating uncertainty in the final SSY</w:t>
      </w:r>
      <w:r w:rsidR="002A4513">
        <w:rPr>
          <w:vertAlign w:val="subscript"/>
        </w:rPr>
        <w:t>EV</w:t>
      </w:r>
      <w:r>
        <w:t xml:space="preserve"> estimate include Monte Carlo methods </w:t>
      </w:r>
      <w:r>
        <w:fldChar w:fldCharType="begin" w:fldLock="1"/>
      </w:r>
      <w:r w:rsidR="00073D18">
        <w:instrText>ADDIN CSL_CITATION { "citationItems" : [ { "id" : "ITEM-1", "itemData" : { "DOI" : "10.1016/j.jhydrol.2010.12.025", "ISSN" : "00221694", "author" : [ { "dropping-particle" : "", "family" : "Navratil", "given" : "O.", "non-dropping-particle" : "", "parse-names" : false, "suffix" : "" }, { "dropping-particle" : "", "family" : "Esteves", "given" : "M.", "non-dropping-particle" : "", "parse-names" : false, "suffix" : "" }, { "dropping-particle" : "", "family" : "Legout", "given" : "C.", "non-dropping-particle" : "", "parse-names" : false, "suffix" : "" }, { "dropping-particle" : "", "family" : "Gratiot", "given" : "N.", "non-dropping-particle" : "", "parse-names" : false, "suffix" : "" }, { "dropping-particle" : "", "family" : "Nemery", "given" : "J.", "non-dropping-particle" : "", "parse-names" : false, "suffix" : "" }, { "dropping-particle" : "", "family" : "Willmore", "given" : "S.", "non-dropping-particle" : "", "parse-names" : false, "suffix" : "" }, { "dropping-particle" : "", "family" : "Grangeon", "given" : "T.", "non-dropping-particle" : "", "parse-names" : false, "suffix" : "" } ], "container-title" : "Journal of Hydrology", "id" : "ITEM-1", "issue" : "3-4", "issued" : { "date-parts" : [ [ "2011", "2" ] ] }, "page" : "246-259", "title" : "Global uncertainty analysis of suspended sediment monitoring using turbidimeter in a small mountainous river catchment", "type" : "article-journal", "volume" : "398" }, "uris" : [ "http://www.mendeley.com/documents/?uuid=e8dbbc88-d340-47c0-950f-a6b4aa0f77df"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Navratil et al., 2011; Zimmermann et al., 2012)" }, "properties" : { "noteIndex" : 0 }, "schema" : "https://github.com/citation-style-language/schema/raw/master/csl-citation.json" }</w:instrText>
      </w:r>
      <w:r>
        <w:fldChar w:fldCharType="separate"/>
      </w:r>
      <w:r w:rsidRPr="009567D3">
        <w:rPr>
          <w:noProof/>
        </w:rPr>
        <w:t>(Navratil et al., 2011; Zimmermann et al., 2012)</w:t>
      </w:r>
      <w:r>
        <w:fldChar w:fldCharType="end"/>
      </w:r>
      <w:r>
        <w:t xml:space="preserve">, uncertainty extremes </w:t>
      </w:r>
      <w:r>
        <w:fldChar w:fldCharType="begin" w:fldLock="1"/>
      </w:r>
      <w:r w:rsidR="00073D18">
        <w:instrText>ADDIN CSL_CITATION { "citationItems" : [ { "id" : "ITEM-1",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1", "issue" : "7-8", "issued" : { "date-parts" : [ [ "2009", "4", "24" ] ] }, "page" : "1054-1070", "title" : "Sediment yield from the tectonically active semiarid Western Transverse Ranges of California", "type" : "article-journal", "volume" : "121" }, "uris" : [ "http://www.mendeley.com/documents/?uuid=fb6e26a9-b969-4260-89bb-f2fcff94c055" ] } ], "mendeley" : { "previouslyFormattedCitation" : "(Warrick and Mertes, 2009)" }, "properties" : { "noteIndex" : 0 }, "schema" : "https://github.com/citation-style-language/schema/raw/master/csl-citation.json" }</w:instrText>
      </w:r>
      <w:r>
        <w:fldChar w:fldCharType="separate"/>
      </w:r>
      <w:r w:rsidR="00532115" w:rsidRPr="00532115">
        <w:rPr>
          <w:noProof/>
        </w:rPr>
        <w:t>(Warrick and Mertes, 2009)</w:t>
      </w:r>
      <w:r>
        <w:fldChar w:fldCharType="end"/>
      </w:r>
      <w:r>
        <w:t xml:space="preserve">, and the Root Mean Square Error (RMSE) method </w:t>
      </w:r>
      <w:r>
        <w:fldChar w:fldCharType="begin" w:fldLock="1"/>
      </w:r>
      <w:r w:rsidR="00073D18">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9567D3">
        <w:rPr>
          <w:noProof/>
        </w:rPr>
        <w:t>(Topping, 1972)</w:t>
      </w:r>
      <w:r>
        <w:fldChar w:fldCharType="end"/>
      </w:r>
      <w:r>
        <w:t xml:space="preserve">; but the RMSE method was chosen due to its simplicity and acceptance in hydrologic studies </w:t>
      </w:r>
      <w:r>
        <w:fldChar w:fldCharType="begin" w:fldLock="1"/>
      </w:r>
      <w:r w:rsidR="00073D18">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The RMSE method estimates the ‘‘most probable value’’ of the cumulative or combined error by propagating the error from each procedure (Stage-Q, T-SSC)</w:t>
      </w:r>
      <w:r w:rsidR="002A4513">
        <w:t xml:space="preserve"> to the final SSY</w:t>
      </w:r>
      <w:r w:rsidR="002A4513" w:rsidRPr="002A4513">
        <w:rPr>
          <w:vertAlign w:val="subscript"/>
        </w:rPr>
        <w:t>EV</w:t>
      </w:r>
      <w:r w:rsidR="002A4513">
        <w:t xml:space="preserve"> output</w:t>
      </w:r>
      <w:r>
        <w:t xml:space="preserve"> </w:t>
      </w:r>
      <w:r>
        <w:fldChar w:fldCharType="begin" w:fldLock="1"/>
      </w:r>
      <w:r w:rsidR="00073D18">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806C21" w14:paraId="7F068145" w14:textId="77777777" w:rsidTr="002A4513">
        <w:tc>
          <w:tcPr>
            <w:tcW w:w="1530" w:type="dxa"/>
            <w:tcBorders>
              <w:top w:val="nil"/>
              <w:left w:val="nil"/>
              <w:bottom w:val="nil"/>
              <w:right w:val="nil"/>
            </w:tcBorders>
          </w:tcPr>
          <w:p w14:paraId="5A9D8300" w14:textId="77777777" w:rsidR="00806C21" w:rsidRDefault="00806C21" w:rsidP="005009D9"/>
        </w:tc>
        <w:tc>
          <w:tcPr>
            <w:tcW w:w="6480" w:type="dxa"/>
            <w:tcBorders>
              <w:top w:val="nil"/>
              <w:left w:val="nil"/>
              <w:bottom w:val="nil"/>
              <w:right w:val="nil"/>
            </w:tcBorders>
          </w:tcPr>
          <w:p w14:paraId="67B76DB1" w14:textId="77777777" w:rsidR="00806C21" w:rsidRDefault="00806C21" w:rsidP="005009D9">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02F7FF37" w14:textId="3355C67A" w:rsidR="00806C21" w:rsidRDefault="00806C21" w:rsidP="00BB5B8E">
            <w:pPr>
              <w:jc w:val="right"/>
            </w:pPr>
            <w:r>
              <w:t xml:space="preserve">Equation </w:t>
            </w:r>
            <w:r w:rsidR="00BB5B8E">
              <w:t>5</w:t>
            </w:r>
          </w:p>
        </w:tc>
      </w:tr>
      <w:tr w:rsidR="00806C21" w14:paraId="337AB0CE" w14:textId="77777777" w:rsidTr="00360C4F">
        <w:tc>
          <w:tcPr>
            <w:tcW w:w="9350" w:type="dxa"/>
            <w:gridSpan w:val="3"/>
            <w:tcBorders>
              <w:top w:val="nil"/>
              <w:left w:val="nil"/>
              <w:bottom w:val="nil"/>
              <w:right w:val="nil"/>
            </w:tcBorders>
          </w:tcPr>
          <w:p w14:paraId="379A3F49" w14:textId="7502B714" w:rsidR="00806C21" w:rsidRDefault="00806C21" w:rsidP="002A4513">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w:t>
            </w:r>
            <w:r w:rsidR="002A4513">
              <w:t>ertainty in individual Q</w:t>
            </w:r>
            <w:r>
              <w:t xml:space="preserve">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w:t>
            </w:r>
            <w:r w:rsidR="002A4513">
              <w:t>SSC</w:t>
            </w:r>
            <w:r>
              <w:t xml:space="preserve"> measurements (± %), </w:t>
            </w:r>
            <w:proofErr w:type="spellStart"/>
            <w:r>
              <w:t>E</w:t>
            </w:r>
            <w:r w:rsidRPr="002E3583">
              <w:rPr>
                <w:vertAlign w:val="subscript"/>
              </w:rPr>
              <w:t>Q</w:t>
            </w:r>
            <w:r>
              <w:rPr>
                <w:vertAlign w:val="subscript"/>
              </w:rPr>
              <w:t>mod</w:t>
            </w:r>
            <w:proofErr w:type="spellEnd"/>
            <w:r w:rsidR="002A4513">
              <w:t xml:space="preserve"> = uncertainty in Q</w:t>
            </w:r>
            <w:r>
              <w:t xml:space="preserve"> modeled by the Stage-Q relationship (±%), </w:t>
            </w:r>
            <w:proofErr w:type="spellStart"/>
            <w:r w:rsidRPr="002E3583">
              <w:t>E</w:t>
            </w:r>
            <w:r w:rsidRPr="002E3583">
              <w:rPr>
                <w:vertAlign w:val="subscript"/>
              </w:rPr>
              <w:t>SSC</w:t>
            </w:r>
            <w:r>
              <w:rPr>
                <w:vertAlign w:val="subscript"/>
              </w:rPr>
              <w:t>mod</w:t>
            </w:r>
            <w:proofErr w:type="spellEnd"/>
            <w:r w:rsidRPr="002E3583">
              <w:t xml:space="preserve"> </w:t>
            </w:r>
            <w:r>
              <w:t>= uncertainty in</w:t>
            </w:r>
            <w:r w:rsidR="002A4513">
              <w:t xml:space="preserve"> SSC </w:t>
            </w:r>
            <w:proofErr w:type="spellStart"/>
            <w:r>
              <w:t>modeld</w:t>
            </w:r>
            <w:proofErr w:type="spellEnd"/>
            <w:r>
              <w:t xml:space="preserve"> by the T-SSC relationship (± %), </w:t>
            </w:r>
            <w:r>
              <w:fldChar w:fldCharType="begin" w:fldLock="1"/>
            </w:r>
            <w:r w:rsidR="00073D18">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w:t>
            </w:r>
            <w:ins w:id="27" w:author="Geography" w:date="2014-06-05T12:46:00Z">
              <w:r>
                <w:t xml:space="preserve">  </w:t>
              </w:r>
            </w:ins>
          </w:p>
        </w:tc>
      </w:tr>
    </w:tbl>
    <w:p w14:paraId="04DDAE26" w14:textId="11F15982" w:rsidR="00806C21" w:rsidRDefault="00806C21" w:rsidP="005009D9">
      <w:pPr>
        <w:ind w:firstLine="576"/>
      </w:pPr>
      <w:r>
        <w:t xml:space="preserve">PE </w:t>
      </w:r>
      <w:r w:rsidR="00275873">
        <w:t>is</w:t>
      </w:r>
      <w:r>
        <w:t xml:space="preserve"> calculated for each storm event to add statistical measures of uncertainty to estimates of SSY</w:t>
      </w:r>
      <w:r w:rsidRPr="00C05411">
        <w:rPr>
          <w:vertAlign w:val="subscript"/>
        </w:rPr>
        <w:t>EV</w:t>
      </w:r>
      <w:r w:rsidR="00275873">
        <w:rPr>
          <w:vertAlign w:val="subscript"/>
        </w:rPr>
        <w:t xml:space="preserve"> </w:t>
      </w:r>
      <w:r w:rsidR="00275873">
        <w:t>(±tons)</w:t>
      </w:r>
      <w:r>
        <w:t>.  The effect of uncertain values of SSY</w:t>
      </w:r>
      <w:r w:rsidR="00275873" w:rsidRPr="00C05411">
        <w:rPr>
          <w:vertAlign w:val="subscript"/>
        </w:rPr>
        <w:t>EV</w:t>
      </w:r>
      <w:r>
        <w:t xml:space="preserve"> on </w:t>
      </w:r>
      <w:r w:rsidR="00275873">
        <w:t xml:space="preserve">hypothesized </w:t>
      </w:r>
      <w:r>
        <w:t>sediment yield and SSY-</w:t>
      </w:r>
      <w:proofErr w:type="spellStart"/>
      <w:r>
        <w:t>Qmax</w:t>
      </w:r>
      <w:proofErr w:type="spellEnd"/>
      <w:r>
        <w:t xml:space="preserve"> relationships will be tested by visual inspection. If the uncertainty estimates and confidence values significantly overlap, it will be difficult to make conclusions about SSY</w:t>
      </w:r>
      <w:r w:rsidR="00275873" w:rsidRPr="00C05411">
        <w:rPr>
          <w:vertAlign w:val="subscript"/>
        </w:rPr>
        <w:t>EV</w:t>
      </w:r>
      <w:r>
        <w:t xml:space="preserve"> from the subwatersheds, given the high amount of uncertainty in the measurements. This is common in sediment yield studies where successful models estimate SSY with ±50-100% accuracy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but it is believed that the difference in SSY</w:t>
      </w:r>
      <w:r w:rsidR="00275873" w:rsidRPr="00C05411">
        <w:rPr>
          <w:vertAlign w:val="subscript"/>
        </w:rPr>
        <w:t>EV</w:t>
      </w:r>
      <w:r>
        <w:t xml:space="preserve"> from the upper and lower </w:t>
      </w:r>
      <w:r w:rsidR="00275873">
        <w:t>sub</w:t>
      </w:r>
      <w:r>
        <w:t>watershed</w:t>
      </w:r>
      <w:r w:rsidR="00275873">
        <w:t>s</w:t>
      </w:r>
      <w:r>
        <w:t xml:space="preserve"> will be significantly larger than the uncertainty in the measurements. </w:t>
      </w:r>
    </w:p>
    <w:p w14:paraId="476E9D14" w14:textId="77777777" w:rsidR="00806C21" w:rsidRPr="00703BBA" w:rsidRDefault="00806C21" w:rsidP="005009D9">
      <w:pPr>
        <w:pStyle w:val="Heading2"/>
        <w:numPr>
          <w:ilvl w:val="0"/>
          <w:numId w:val="0"/>
        </w:numPr>
      </w:pPr>
      <w:r>
        <w:t>Expected Results/Outcomes</w:t>
      </w:r>
      <w:bookmarkEnd w:id="26"/>
    </w:p>
    <w:p w14:paraId="798CE7B9" w14:textId="3C0BBF57" w:rsidR="00806C21" w:rsidRDefault="00806C21" w:rsidP="005009D9">
      <w:pPr>
        <w:ind w:firstLine="270"/>
      </w:pPr>
      <w:r>
        <w:t xml:space="preserve">It is hypothesized that human </w:t>
      </w:r>
      <w:r w:rsidR="002550C8">
        <w:t>disturbance</w:t>
      </w:r>
      <w:r>
        <w:t xml:space="preserve"> in Faga’alu, mainly by open-pit aggregate mining, has significantly increased terrigenous sediment loading to the bay above the undisturbed baseline. </w:t>
      </w:r>
      <w:r w:rsidRPr="006F0A55">
        <w:t xml:space="preserve"> </w:t>
      </w:r>
      <w:r>
        <w:t xml:space="preserve">This will be tested by 1) comparing Q-SSC relationships measured below the undisturbed and disturbed </w:t>
      </w:r>
      <w:r w:rsidR="002550C8">
        <w:t>sub</w:t>
      </w:r>
      <w:r>
        <w:t>watersheds, 2) average Disturbance Ratio and percent contribution to total sediment lo</w:t>
      </w:r>
      <w:r w:rsidR="002550C8">
        <w:t>ad, and 3) comparing</w:t>
      </w:r>
      <w:r>
        <w:t xml:space="preserve"> SSY</w:t>
      </w:r>
      <w:r w:rsidR="002550C8" w:rsidRPr="00C05411">
        <w:rPr>
          <w:vertAlign w:val="subscript"/>
        </w:rPr>
        <w:t>EV</w:t>
      </w:r>
      <w:r>
        <w:t xml:space="preserve"> rating curves from the undisturbed and disturbed </w:t>
      </w:r>
      <w:r w:rsidR="002550C8">
        <w:t>sub</w:t>
      </w:r>
      <w:r>
        <w:t xml:space="preserve">watersheds. These analyses will provide novel data on SSY under natural and </w:t>
      </w:r>
      <w:r w:rsidR="002550C8">
        <w:t>human-</w:t>
      </w:r>
      <w:r>
        <w:t xml:space="preserve">disturbed conditions from small, mountainous watersheds on </w:t>
      </w:r>
      <w:r w:rsidR="002550C8">
        <w:t xml:space="preserve">steep, </w:t>
      </w:r>
      <w:r>
        <w:t>volcanic Pacific Islands.</w:t>
      </w:r>
    </w:p>
    <w:p w14:paraId="2DA28DC8" w14:textId="6EF03561" w:rsidR="00806C21" w:rsidRPr="00703BBA" w:rsidRDefault="00806C21" w:rsidP="005009D9">
      <w:pPr>
        <w:spacing w:line="256" w:lineRule="auto"/>
        <w:ind w:firstLine="270"/>
      </w:pPr>
      <w:r>
        <w:t xml:space="preserve">The resulting </w:t>
      </w:r>
      <w:r w:rsidRPr="00703BBA">
        <w:t xml:space="preserve">empirical model of </w:t>
      </w:r>
      <w:r w:rsidR="002550C8">
        <w:t>SSY</w:t>
      </w:r>
      <w:r w:rsidR="002550C8" w:rsidRPr="00C05411">
        <w:rPr>
          <w:vertAlign w:val="subscript"/>
        </w:rPr>
        <w:t>EV</w:t>
      </w:r>
      <w:r>
        <w:t xml:space="preserve"> to Faga’alu B</w:t>
      </w:r>
      <w:r w:rsidR="002550C8">
        <w:t xml:space="preserve">ay will be used by NOAA’s </w:t>
      </w:r>
      <w:r>
        <w:t>CRCP</w:t>
      </w:r>
      <w:r w:rsidRPr="00703BBA">
        <w:t xml:space="preserve"> to assess the effectiveness of future sediment mitigation at the quarry, and as a</w:t>
      </w:r>
      <w:r>
        <w:t xml:space="preserve"> component of </w:t>
      </w:r>
      <w:r w:rsidR="002550C8">
        <w:t xml:space="preserve">a top-down model of sediment accumulation </w:t>
      </w:r>
      <w:r w:rsidRPr="00703BBA">
        <w:t>on the reef</w:t>
      </w:r>
      <w:r>
        <w:t xml:space="preserve"> developed</w:t>
      </w:r>
      <w:r w:rsidRPr="00703BBA">
        <w:t xml:space="preserve"> in Paper Three. The developed models of SSY</w:t>
      </w:r>
      <w:r w:rsidR="002550C8" w:rsidRPr="00C05411">
        <w:rPr>
          <w:vertAlign w:val="subscript"/>
        </w:rPr>
        <w:t>EV</w:t>
      </w:r>
      <w:r w:rsidRPr="00703BBA">
        <w:t xml:space="preserve"> are also useful for advancing research efforts towards regional and global prediction of SSY</w:t>
      </w:r>
      <w:r w:rsidR="002550C8" w:rsidRPr="00C05411">
        <w:rPr>
          <w:vertAlign w:val="subscript"/>
        </w:rPr>
        <w:t>EV</w:t>
      </w:r>
      <w:r w:rsidRPr="00703BBA">
        <w:t xml:space="preserve"> from peak discharge in small</w:t>
      </w:r>
      <w:r w:rsidR="002550C8">
        <w:t>,</w:t>
      </w:r>
      <w:r w:rsidRPr="00703BBA">
        <w:t xml:space="preserve"> mountainous watersheds </w:t>
      </w:r>
      <w:r w:rsidRPr="00703BBA">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t>.</w:t>
      </w:r>
    </w:p>
    <w:p w14:paraId="502608F2" w14:textId="77777777" w:rsidR="00806C21" w:rsidRDefault="00806C21" w:rsidP="005009D9"/>
    <w:p w14:paraId="5E321D34" w14:textId="77777777" w:rsidR="00806C21" w:rsidRDefault="00806C21" w:rsidP="005009D9">
      <w:r>
        <w:br w:type="page"/>
      </w:r>
    </w:p>
    <w:p w14:paraId="0A07D2C3" w14:textId="77777777" w:rsidR="00EC2AA1" w:rsidRDefault="00806C21" w:rsidP="005009D9">
      <w:pPr>
        <w:pStyle w:val="Heading1"/>
        <w:ind w:left="432" w:hanging="432"/>
        <w:rPr>
          <w:rFonts w:asciiTheme="minorHAnsi" w:hAnsiTheme="minorHAnsi"/>
        </w:rPr>
      </w:pPr>
      <w:bookmarkStart w:id="28" w:name="_Toc389207914"/>
      <w:r w:rsidRPr="00703BBA">
        <w:rPr>
          <w:rFonts w:asciiTheme="minorHAnsi" w:hAnsiTheme="minorHAnsi"/>
        </w:rPr>
        <w:lastRenderedPageBreak/>
        <w:t>P</w:t>
      </w:r>
      <w:r w:rsidR="00EC2AA1">
        <w:rPr>
          <w:rFonts w:asciiTheme="minorHAnsi" w:hAnsiTheme="minorHAnsi"/>
        </w:rPr>
        <w:t xml:space="preserve">aper/Part </w:t>
      </w:r>
      <w:proofErr w:type="gramStart"/>
      <w:r w:rsidR="00EC2AA1">
        <w:rPr>
          <w:rFonts w:asciiTheme="minorHAnsi" w:hAnsiTheme="minorHAnsi"/>
        </w:rPr>
        <w:t>Two :</w:t>
      </w:r>
      <w:proofErr w:type="gramEnd"/>
    </w:p>
    <w:p w14:paraId="4397464E" w14:textId="692D46DF" w:rsidR="00806C21" w:rsidRPr="00703BBA" w:rsidRDefault="00806C21" w:rsidP="005009D9">
      <w:pPr>
        <w:pStyle w:val="Heading1"/>
        <w:ind w:left="432" w:hanging="432"/>
        <w:rPr>
          <w:rFonts w:asciiTheme="minorHAnsi" w:hAnsiTheme="minorHAnsi"/>
        </w:rPr>
      </w:pPr>
      <w:r w:rsidRPr="00703BBA">
        <w:rPr>
          <w:rFonts w:asciiTheme="minorHAnsi" w:hAnsiTheme="minorHAnsi"/>
        </w:rPr>
        <w:t xml:space="preserve"> </w:t>
      </w:r>
      <w:r w:rsidR="005009D9">
        <w:rPr>
          <w:rFonts w:asciiTheme="minorHAnsi" w:hAnsiTheme="minorHAnsi"/>
        </w:rPr>
        <w:t>“</w:t>
      </w:r>
      <w:r w:rsidRPr="00703BBA">
        <w:rPr>
          <w:rFonts w:asciiTheme="minorHAnsi" w:hAnsiTheme="minorHAnsi"/>
        </w:rPr>
        <w:t xml:space="preserve">Eulerian and Lagrangian measurements of </w:t>
      </w:r>
      <w:r w:rsidR="00532115">
        <w:rPr>
          <w:rFonts w:asciiTheme="minorHAnsi" w:hAnsiTheme="minorHAnsi"/>
        </w:rPr>
        <w:t xml:space="preserve">water </w:t>
      </w:r>
      <w:r w:rsidRPr="00703BBA">
        <w:rPr>
          <w:rFonts w:asciiTheme="minorHAnsi" w:hAnsiTheme="minorHAnsi"/>
        </w:rPr>
        <w:t>flow and residence time on a fringing reef flat embayment</w:t>
      </w:r>
      <w:bookmarkEnd w:id="28"/>
      <w:r w:rsidR="005009D9">
        <w:rPr>
          <w:rFonts w:asciiTheme="minorHAnsi" w:hAnsiTheme="minorHAnsi"/>
        </w:rPr>
        <w:t>”</w:t>
      </w:r>
    </w:p>
    <w:p w14:paraId="1D710630" w14:textId="77777777" w:rsidR="00806C21" w:rsidRDefault="00806C21" w:rsidP="005009D9">
      <w:pPr>
        <w:rPr>
          <w:b/>
        </w:rPr>
      </w:pPr>
      <w:r w:rsidRPr="00703BBA">
        <w:rPr>
          <w:b/>
        </w:rPr>
        <w:t xml:space="preserve">Intended journal: </w:t>
      </w:r>
      <w:hyperlink r:id="rId13" w:history="1">
        <w:r w:rsidRPr="00703BBA">
          <w:rPr>
            <w:rStyle w:val="Hyperlink"/>
            <w:b/>
          </w:rPr>
          <w:t>Coral Reefs</w:t>
        </w:r>
      </w:hyperlink>
      <w:r w:rsidRPr="00703BBA">
        <w:rPr>
          <w:b/>
        </w:rPr>
        <w:t>, Impact Factor: 3.66 (2012)</w:t>
      </w:r>
    </w:p>
    <w:p w14:paraId="14072FD7" w14:textId="77777777" w:rsidR="00806C21" w:rsidRDefault="00806C21" w:rsidP="005009D9">
      <w:pPr>
        <w:pStyle w:val="Heading2"/>
        <w:numPr>
          <w:ilvl w:val="0"/>
          <w:numId w:val="0"/>
        </w:numPr>
        <w:ind w:left="576" w:hanging="576"/>
      </w:pPr>
      <w:bookmarkStart w:id="29" w:name="_Toc389207915"/>
      <w:r w:rsidRPr="00703BBA">
        <w:t>Introduction</w:t>
      </w:r>
      <w:bookmarkEnd w:id="29"/>
    </w:p>
    <w:p w14:paraId="72C2FAC2" w14:textId="77777777" w:rsidR="00806C21" w:rsidRPr="00B4178E" w:rsidRDefault="00806C21" w:rsidP="005009D9">
      <w:pPr>
        <w:rPr>
          <w:b/>
        </w:rPr>
      </w:pPr>
      <w:r w:rsidRPr="00B4178E">
        <w:rPr>
          <w:b/>
        </w:rPr>
        <w:t xml:space="preserve">Importance of hydrodynamic processes on coral reef sediment dynamics </w:t>
      </w:r>
    </w:p>
    <w:p w14:paraId="3D1AD266" w14:textId="61A4EA93" w:rsidR="00806C21" w:rsidRDefault="00806C21" w:rsidP="005009D9">
      <w:pPr>
        <w:ind w:firstLine="576"/>
      </w:pPr>
      <w:r>
        <w:t xml:space="preserve">Hydrodynamic conditions on coral reefs are important for biologically important processes like nutrient cycling, larval dispersal, and temperature regimes </w:t>
      </w:r>
      <w:r>
        <w:fldChar w:fldCharType="begin" w:fldLock="1"/>
      </w:r>
      <w:r w:rsidR="00073D18">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00532115" w:rsidRPr="00532115">
        <w:rPr>
          <w:noProof/>
        </w:rPr>
        <w:t>(Falter et al., 2004; Wyatt et al., 2012)</w:t>
      </w:r>
      <w:r>
        <w:fldChar w:fldCharType="end"/>
      </w:r>
      <w:r>
        <w:t>, and</w:t>
      </w:r>
      <w:r w:rsidRPr="002369CC">
        <w:t xml:space="preserve"> </w:t>
      </w:r>
      <w:r>
        <w:t xml:space="preserve">are a primary control on sediment dynamics in fringing reef embayments </w:t>
      </w:r>
      <w:r>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310990">
        <w:rPr>
          <w:noProof/>
        </w:rPr>
        <w:t>(Draut et al., 2009; Storlazzi et al., 2009)</w:t>
      </w:r>
      <w:r>
        <w:fldChar w:fldCharType="end"/>
      </w:r>
      <w:r>
        <w:t xml:space="preserve">. </w:t>
      </w:r>
      <w:r w:rsidR="00726A7A" w:rsidRPr="00703BBA">
        <w:t xml:space="preserve">By </w:t>
      </w:r>
      <w:r w:rsidR="00726A7A">
        <w:t>influenc</w:t>
      </w:r>
      <w:r w:rsidR="00726A7A" w:rsidRPr="00703BBA">
        <w:t>ing orbital velocities,</w:t>
      </w:r>
      <w:r w:rsidR="00726A7A">
        <w:t xml:space="preserve"> bed shear stress, water residence time, and sediment transport, hydrodynamic conditions are</w:t>
      </w:r>
      <w:r w:rsidR="00726A7A" w:rsidRPr="00703BBA">
        <w:t xml:space="preserve"> a strong control on </w:t>
      </w:r>
      <w:r w:rsidR="00726A7A">
        <w:t xml:space="preserve">the spatial distribution of sediment deposition, resuspension, and dispersal of terrigenous sediment discharged to the reef </w:t>
      </w:r>
      <w:r w:rsidR="00726A7A" w:rsidRPr="00703BBA">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00726A7A" w:rsidRPr="00703BBA">
        <w:fldChar w:fldCharType="separate"/>
      </w:r>
      <w:r w:rsidR="00726A7A" w:rsidRPr="00532115">
        <w:rPr>
          <w:noProof/>
        </w:rPr>
        <w:t>(Hoitink and Hoekstra, 2003; Presto et al., 2006; Storlazzi et al., 2004)</w:t>
      </w:r>
      <w:r w:rsidR="00726A7A" w:rsidRPr="00703BBA">
        <w:fldChar w:fldCharType="end"/>
      </w:r>
      <w:r w:rsidR="00726A7A" w:rsidRPr="00703BBA">
        <w:t>.</w:t>
      </w:r>
      <w:r w:rsidR="00726A7A">
        <w:t xml:space="preserve"> </w:t>
      </w:r>
      <w:r>
        <w:t xml:space="preserve">Current conservation planning is done with estimations of pollutant discharge and distance-based plume models </w:t>
      </w:r>
      <w:r>
        <w:fldChar w:fldCharType="begin" w:fldLock="1"/>
      </w:r>
      <w:r w:rsidR="00073D18">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00532115" w:rsidRPr="00532115">
        <w:rPr>
          <w:noProof/>
        </w:rPr>
        <w:t>(Hoeke et al., 2011; Storlazzi et al., 2009)</w:t>
      </w:r>
      <w:r>
        <w:fldChar w:fldCharType="end"/>
      </w:r>
      <w:r>
        <w:t>. Hydrodynamic</w:t>
      </w:r>
      <w:r w:rsidRPr="00703BBA">
        <w:t xml:space="preserve"> conditions</w:t>
      </w:r>
      <w:r>
        <w:t xml:space="preserve"> control sediment dynamics both by </w:t>
      </w:r>
      <w:r w:rsidRPr="00703BBA">
        <w:t xml:space="preserve">flushing </w:t>
      </w:r>
      <w:r>
        <w:t xml:space="preserve">suspended </w:t>
      </w:r>
      <w:r w:rsidRPr="00703BBA">
        <w:t>sediment away from cor</w:t>
      </w:r>
      <w:r>
        <w:t xml:space="preserve">als before deposition, and </w:t>
      </w:r>
      <w:r w:rsidRPr="00703BBA">
        <w:t>resuspending and removing previously deposited</w:t>
      </w:r>
      <w:r>
        <w:t xml:space="preserve"> sediment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2",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Presto et al., 2006)" }, "properties" : { "noteIndex" : 0 }, "schema" : "https://github.com/citation-style-language/schema/raw/master/csl-citation.json" }</w:instrText>
      </w:r>
      <w:r>
        <w:fldChar w:fldCharType="separate"/>
      </w:r>
      <w:r w:rsidR="00532115" w:rsidRPr="00532115">
        <w:rPr>
          <w:noProof/>
        </w:rPr>
        <w:t>(Hoitink and Hoekstra, 2003; Presto et al., 2006)</w:t>
      </w:r>
      <w:r>
        <w:fldChar w:fldCharType="end"/>
      </w:r>
      <w:r w:rsidRPr="00703BBA">
        <w:t>.</w:t>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rsidR="00073D18">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00532115" w:rsidRPr="00532115">
        <w:rPr>
          <w:noProof/>
        </w:rPr>
        <w:t>(Ogston et al., 2004)</w:t>
      </w:r>
      <w:r>
        <w:fldChar w:fldCharType="end"/>
      </w:r>
      <w:r>
        <w:t xml:space="preserve">. </w:t>
      </w:r>
    </w:p>
    <w:p w14:paraId="49065883" w14:textId="77777777" w:rsidR="00806C21" w:rsidRPr="00B4178E" w:rsidRDefault="00806C21" w:rsidP="005009D9">
      <w:pPr>
        <w:rPr>
          <w:b/>
        </w:rPr>
      </w:pPr>
      <w:r w:rsidRPr="00B4178E">
        <w:rPr>
          <w:b/>
        </w:rPr>
        <w:t>Water circulation forcing processes</w:t>
      </w:r>
    </w:p>
    <w:p w14:paraId="137E820B" w14:textId="353719E4" w:rsidR="00806C21" w:rsidRDefault="00806C21" w:rsidP="005009D9">
      <w:pPr>
        <w:ind w:firstLine="576"/>
      </w:pPr>
      <w:r>
        <w:t xml:space="preserve">Studies in various coral reef environments adjacent steep, volcanic islands showed current </w:t>
      </w:r>
      <w:r w:rsidR="00726A7A">
        <w:t>velocities</w:t>
      </w:r>
      <w:r>
        <w:t xml:space="preserve"> and </w:t>
      </w:r>
      <w:r w:rsidR="00726A7A">
        <w:t xml:space="preserve">water </w:t>
      </w:r>
      <w:r>
        <w:t xml:space="preserve">residence times over reef flats are controlled by wave, wind, and tidal forcing, depending on the orientation and morphology of the reef, relative to the prevailing wave, wind, and tidal climates </w:t>
      </w:r>
      <w:r>
        <w:fldChar w:fldCharType="begin" w:fldLock="1"/>
      </w:r>
      <w:r w:rsidR="00073D18">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4",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5",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5",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previouslyFormattedCitation" : "(Hench et al., 2008; Hoeke et al., 2011; Presto et al., 2006; Storlazzi and Jaffe, 2008; Storlazzi et al., 2004)" }, "properties" : { "noteIndex" : 0 }, "schema" : "https://github.com/citation-style-language/schema/raw/master/csl-citation.json" }</w:instrText>
      </w:r>
      <w:r>
        <w:fldChar w:fldCharType="separate"/>
      </w:r>
      <w:r w:rsidR="00532115" w:rsidRPr="00532115">
        <w:rPr>
          <w:noProof/>
        </w:rPr>
        <w:t>(Hench et al., 2008; Hoeke et al., 2011; Presto et al., 2006; Storlazzi and Jaffe, 2008; Storlazzi et al., 2004)</w:t>
      </w:r>
      <w:r>
        <w:fldChar w:fldCharType="end"/>
      </w:r>
      <w:r>
        <w:t xml:space="preserve">. Buoyancy forcing from hypopycnal river floods is generally ignored or considered inconsequential due to their rarity and short duration relative to other </w:t>
      </w:r>
      <w:proofErr w:type="spellStart"/>
      <w:r>
        <w:t>forcings</w:t>
      </w:r>
      <w:proofErr w:type="spellEnd"/>
      <w:r>
        <w:t xml:space="preserve">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w:t>
      </w:r>
      <w:r w:rsidR="00726A7A">
        <w:t>velocities</w:t>
      </w:r>
      <w:r>
        <w:t xml:space="preserve"> over reefs exposed to remotely-generated groundswells are generally dominated by wave forcing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over reefs protected from groundswells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Presto et al., 2006; Storlazzi et al., 2004)" }, "properties" : { "noteIndex" : 0 }, "schema" : "https://github.com/citation-style-language/schema/raw/master/csl-citation.json" }</w:instrText>
      </w:r>
      <w:r>
        <w:fldChar w:fldCharType="separate"/>
      </w:r>
      <w:r w:rsidRPr="00C62CC7">
        <w:rPr>
          <w:noProof/>
        </w:rPr>
        <w:t>(Presto et al., 2006; Storlazzi et al., 2004)</w:t>
      </w:r>
      <w:r>
        <w:fldChar w:fldCharType="end"/>
      </w:r>
      <w:r>
        <w:t xml:space="preserve">. Tidal forcing is considered minor in microtidal environments, however, tidal elevation modulates both wave- and wind-driven currents, by controlling the propagation of wave energy over the reef crest, and by regulating water depth for wind-driven surface wave development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and turns along-shore towards a deep channel where water returns seaward, </w:t>
      </w:r>
      <w:r>
        <w:lastRenderedPageBreak/>
        <w:t xml:space="preserve">limiting cross-shore exchange of sediment from the reef flat to the forereef </w:t>
      </w:r>
      <w:r>
        <w:fldChar w:fldCharType="begin" w:fldLock="1"/>
      </w:r>
      <w:r w:rsidR="00073D18">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00532115" w:rsidRPr="00532115">
        <w:rPr>
          <w:noProof/>
        </w:rPr>
        <w:t>(Hench et al., 2008; Lowe et al., 2009; Wyatt et al., 2010)</w:t>
      </w:r>
      <w:r>
        <w:fldChar w:fldCharType="end"/>
      </w:r>
      <w:r>
        <w:t xml:space="preserve">. In wind-driven systems, current directions are more predominantly in the direction of the wind with possible cross-shore water and sediment exchange from the reef flat to the forereef </w:t>
      </w:r>
      <w:r>
        <w:fldChar w:fldCharType="begin" w:fldLock="1"/>
      </w:r>
      <w:r w:rsidR="00073D18">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2369CC">
        <w:rPr>
          <w:noProof/>
        </w:rPr>
        <w:t>(Storlazzi et al., 2004)</w:t>
      </w:r>
      <w:r>
        <w:fldChar w:fldCharType="end"/>
      </w:r>
      <w:r>
        <w:t xml:space="preserve">, distributing sediment impacts from the muddy reef flat to the forereef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F85968">
        <w:rPr>
          <w:noProof/>
        </w:rPr>
        <w:t>(Presto et al., 2006)</w:t>
      </w:r>
      <w:r>
        <w:fldChar w:fldCharType="end"/>
      </w:r>
      <w:r>
        <w:t xml:space="preserve">. Observations on the wind-dominated reef flat in Molokai, Hawaii, showed current speeds were faster where the reef is deeper and narrower </w:t>
      </w:r>
      <w:r>
        <w:fldChar w:fldCharType="begin" w:fldLock="1"/>
      </w:r>
      <w:r w:rsidR="00073D18">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Storlazzi et al., 2006c)" }, "properties" : { "noteIndex" : 0 }, "schema" : "https://github.com/citation-style-language/schema/raw/master/csl-citation.json" }</w:instrText>
      </w:r>
      <w:r>
        <w:fldChar w:fldCharType="separate"/>
      </w:r>
      <w:r w:rsidR="00532115" w:rsidRPr="00532115">
        <w:rPr>
          <w:noProof/>
        </w:rPr>
        <w:t>(Storlazzi et al., 2006c)</w:t>
      </w:r>
      <w:r>
        <w:fldChar w:fldCharType="end"/>
      </w:r>
      <w:r>
        <w:t xml:space="preserve"> but field observations at the wave-dominated proposed study site suggest the opposite; current speeds are rapid over the shallow reef crest, slowing significantly when reaching deeper pools in the reef and the main channel that bisects the reef.</w:t>
      </w:r>
    </w:p>
    <w:p w14:paraId="774F9B69" w14:textId="77777777" w:rsidR="00806C21" w:rsidRPr="00703BBA" w:rsidRDefault="00806C21" w:rsidP="005009D9">
      <w:pPr>
        <w:keepNext/>
      </w:pPr>
      <w:r w:rsidRPr="00703BBA">
        <w:rPr>
          <w:noProof/>
        </w:rPr>
        <w:drawing>
          <wp:inline distT="0" distB="0" distL="0" distR="0" wp14:anchorId="657A991F" wp14:editId="2B513692">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gaalu sediment plume 2_21_14.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40A0CEC" w14:textId="1D36B6B1" w:rsidR="00806C21" w:rsidRPr="00703BBA" w:rsidRDefault="00806C21" w:rsidP="005009D9">
      <w:pPr>
        <w:pStyle w:val="Caption"/>
      </w:pPr>
      <w:bookmarkStart w:id="30" w:name="_Ref390325139"/>
      <w:bookmarkStart w:id="31" w:name="_Ref387246568"/>
      <w:r w:rsidRPr="00703BBA">
        <w:t xml:space="preserve">Figure </w:t>
      </w:r>
      <w:fldSimple w:instr=" SEQ Figure \* ARABIC ">
        <w:r w:rsidR="00073D18">
          <w:rPr>
            <w:noProof/>
          </w:rPr>
          <w:t>3</w:t>
        </w:r>
      </w:fldSimple>
      <w:bookmarkEnd w:id="30"/>
      <w:r w:rsidRPr="00703BBA">
        <w:t>. A sediment plume following a rainstorm in Faga'alu Bay 2/21/14.</w:t>
      </w:r>
      <w:bookmarkEnd w:id="31"/>
      <w:r>
        <w:t xml:space="preserve"> Waves breaking on the southern reef crest (to the bottom right) drive flow across the southern reef flat, deflecting the sediment plume northward (to the upper left), limiting sediment</w:t>
      </w:r>
      <w:r w:rsidR="00726A7A">
        <w:t xml:space="preserve"> accumul</w:t>
      </w:r>
      <w:r>
        <w:t>ation on the southern reef, and focusing sediment stress on the northern reef</w:t>
      </w:r>
    </w:p>
    <w:p w14:paraId="509E844A" w14:textId="77777777" w:rsidR="00806C21" w:rsidRPr="0039795F" w:rsidRDefault="00806C21" w:rsidP="005009D9">
      <w:pPr>
        <w:rPr>
          <w:b/>
        </w:rPr>
      </w:pPr>
      <w:r w:rsidRPr="0039795F">
        <w:rPr>
          <w:b/>
        </w:rPr>
        <w:t>Sediment plume dynamics in Faga’alu</w:t>
      </w:r>
    </w:p>
    <w:p w14:paraId="6C45DA74" w14:textId="6A432696" w:rsidR="00806C21" w:rsidRDefault="00806C21" w:rsidP="005009D9">
      <w:pPr>
        <w:ind w:firstLine="576"/>
      </w:pPr>
      <w:r w:rsidRPr="00703BBA">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w:t>
      </w:r>
      <w:r w:rsidR="00726A7A">
        <w:t xml:space="preserve"> accumul</w:t>
      </w:r>
      <w:r w:rsidRPr="00703BBA">
        <w:t>ation in</w:t>
      </w:r>
      <w:r>
        <w:t xml:space="preserve"> the study site,</w:t>
      </w:r>
      <w:r w:rsidRPr="00703BBA">
        <w:t xml:space="preserve"> Faga’alu Bay</w:t>
      </w:r>
      <w:r>
        <w:t>, American Samoa</w:t>
      </w:r>
      <w:r w:rsidRPr="00703BBA">
        <w:t>. Following large or intense storm events, suspended sediment is discharged in</w:t>
      </w:r>
      <w:r>
        <w:t>to Faga’alu Bay and advected sea</w:t>
      </w:r>
      <w:r w:rsidRPr="00703BBA">
        <w:t>ward over the reef by momentum, in a thin surface layer of high suspended sediment concentration (SSC</w:t>
      </w:r>
      <w:commentRangeStart w:id="32"/>
      <w:commentRangeStart w:id="33"/>
      <w:r w:rsidRPr="00703BBA">
        <w:t>)(&gt;500mg/L</w:t>
      </w:r>
      <w:commentRangeEnd w:id="32"/>
      <w:r>
        <w:rPr>
          <w:rStyle w:val="CommentReference"/>
        </w:rPr>
        <w:commentReference w:id="32"/>
      </w:r>
      <w:commentRangeEnd w:id="33"/>
      <w:r>
        <w:rPr>
          <w:rStyle w:val="CommentReference"/>
        </w:rPr>
        <w:commentReference w:id="33"/>
      </w:r>
      <w:r w:rsidRPr="00703BBA">
        <w:t>)(</w:t>
      </w:r>
      <w:r>
        <w:fldChar w:fldCharType="begin"/>
      </w:r>
      <w:r>
        <w:instrText xml:space="preserve"> REF _Ref390325139 \h </w:instrText>
      </w:r>
      <w:r w:rsidR="005009D9">
        <w:instrText xml:space="preserve"> \* MERGEFORMAT </w:instrText>
      </w:r>
      <w:r>
        <w:fldChar w:fldCharType="separate"/>
      </w:r>
      <w:r w:rsidR="00073D18" w:rsidRPr="00703BBA">
        <w:t xml:space="preserve">Figure </w:t>
      </w:r>
      <w:r w:rsidR="00073D18">
        <w:rPr>
          <w:noProof/>
        </w:rPr>
        <w:t>3</w:t>
      </w:r>
      <w:r>
        <w:fldChar w:fldCharType="end"/>
      </w:r>
      <w:r w:rsidRPr="00703BBA">
        <w:t>). This sediment-rich layer</w:t>
      </w:r>
      <w:r>
        <w:t xml:space="preserve"> </w:t>
      </w:r>
      <w:commentRangeStart w:id="34"/>
      <w:r>
        <w:rPr>
          <w:rStyle w:val="CommentReference"/>
        </w:rPr>
        <w:commentReference w:id="35"/>
      </w:r>
      <w:commentRangeEnd w:id="34"/>
      <w:r>
        <w:rPr>
          <w:rStyle w:val="CommentReference"/>
        </w:rPr>
        <w:commentReference w:id="34"/>
      </w:r>
      <w:r w:rsidRPr="00703BBA">
        <w:t>attenuates photosynthetically active radiation (PAR</w:t>
      </w:r>
      <w:r>
        <w:t xml:space="preserve">; </w:t>
      </w:r>
      <w:r>
        <w:fldChar w:fldCharType="begin" w:fldLock="1"/>
      </w:r>
      <w:r w:rsidR="00073D18">
        <w:instrText>ADDIN CSL_CITATION { "citationItems" : [ { "id" : "ITEM-1", "itemData" : { "DOI" : "10.1016/j.ecss.2007.08.023", "ISSN" : "02727714", "author" : [ { "dropping-particle" : "", "family" : "Piniak", "given" : "Gregory a.", "non-dropping-particle" : "", "parse-names" : false, "suffix" : "" }, { "dropping-particle" : "", "family" : "Storlazzi", "given" : "Curt D.", "non-dropping-particle" : "", "parse-names" : false, "suffix" : "" } ], "container-title" : "Estuarine, Coastal and Shelf Science", "id" : "ITEM-1", "issue" : "1", "issued" : { "date-parts" : [ [ "2008", "3" ] ] }, "page" : "56-64", "title" : "Diurnal variability in turbidity and coral fluorescence on a fringing reef flat: Southern Molokai, Hawaii", "type" : "article-journal", "volume" : "77" }, "uris" : [ "http://www.mendeley.com/documents/?uuid=5d938017-a7e9-46dc-b1fa-d01202cf56f5" ] } ], "mendeley" : { "previouslyFormattedCitation" : "(Piniak and Storlazzi, 2008)" }, "properties" : { "noteIndex" : 0 }, "schema" : "https://github.com/citation-style-language/schema/raw/master/csl-citation.json" }</w:instrText>
      </w:r>
      <w:r>
        <w:fldChar w:fldCharType="separate"/>
      </w:r>
      <w:r w:rsidR="00532115" w:rsidRPr="00532115">
        <w:rPr>
          <w:noProof/>
        </w:rPr>
        <w:t>(Piniak and Storlazzi, 2008)</w:t>
      </w:r>
      <w:r>
        <w:fldChar w:fldCharType="end"/>
      </w:r>
      <w:r w:rsidRPr="00703BBA">
        <w:t>) and transports fine</w:t>
      </w:r>
      <w:r>
        <w:t>-grain</w:t>
      </w:r>
      <w:r w:rsidRPr="00703BBA">
        <w:t xml:space="preserve"> sediment over the reef where it can settle out of the water column and onto coral organisms. </w:t>
      </w:r>
      <w:commentRangeStart w:id="36"/>
      <w:r w:rsidRPr="00703BBA">
        <w:t>Although the hypopycnal surface plume is able to move counter to prevailing currents (</w:t>
      </w:r>
      <w:proofErr w:type="spellStart"/>
      <w:r w:rsidRPr="00703BBA">
        <w:t>upcurrent</w:t>
      </w:r>
      <w:proofErr w:type="spellEnd"/>
      <w:r w:rsidRPr="00703BBA">
        <w:t xml:space="preserve">) by sliding over denser seawater, as sediment particles settle they are entrained in the prevailing current and transported accordingly </w:t>
      </w:r>
      <w:commentRangeEnd w:id="36"/>
      <w:r>
        <w:rPr>
          <w:rStyle w:val="CommentReference"/>
        </w:rPr>
        <w:commentReference w:id="36"/>
      </w:r>
      <w:r w:rsidRPr="00703BBA">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369CC">
        <w:rPr>
          <w:noProof/>
        </w:rPr>
        <w:t>(Wolanski et al., 2003)</w:t>
      </w:r>
      <w:r w:rsidRPr="00703BBA">
        <w:fldChar w:fldCharType="end"/>
      </w:r>
      <w:r w:rsidRPr="00703BBA">
        <w:t xml:space="preserve">. As flow velocities increase, residence time of the plume over the reef flat decreases, limiting time for small particles to settle out of the water column and </w:t>
      </w:r>
      <w:r w:rsidRPr="00703BBA">
        <w:lastRenderedPageBreak/>
        <w:t>controlling the sediment</w:t>
      </w:r>
      <w:r w:rsidR="00726A7A">
        <w:t xml:space="preserve"> accumul</w:t>
      </w:r>
      <w:r w:rsidRPr="00703BBA">
        <w:t>ation rate, even for the same concentration and</w:t>
      </w:r>
      <w:r>
        <w:t xml:space="preserve"> magnitude of different plumes. In general, field observations (</w:t>
      </w:r>
      <w:r>
        <w:fldChar w:fldCharType="begin"/>
      </w:r>
      <w:r>
        <w:instrText xml:space="preserve"> REF _Ref390325139 \h </w:instrText>
      </w:r>
      <w:r w:rsidR="005009D9">
        <w:instrText xml:space="preserve"> \* MERGEFORMAT </w:instrText>
      </w:r>
      <w:r>
        <w:fldChar w:fldCharType="separate"/>
      </w:r>
      <w:r w:rsidR="00073D18" w:rsidRPr="00703BBA">
        <w:t xml:space="preserve">Figure </w:t>
      </w:r>
      <w:r w:rsidR="00073D18">
        <w:rPr>
          <w:noProof/>
        </w:rPr>
        <w:t>3</w:t>
      </w:r>
      <w:r>
        <w:fldChar w:fldCharType="end"/>
      </w:r>
      <w:r>
        <w:t>) suggest the sediment plume following rain events is deflected north, limiting sedimentation on the southern reef, and focusing sediment stress on the northern reef.</w:t>
      </w:r>
    </w:p>
    <w:p w14:paraId="4EDA9099" w14:textId="77777777" w:rsidR="00806C21" w:rsidRPr="0039795F" w:rsidRDefault="00806C21" w:rsidP="005009D9">
      <w:pPr>
        <w:rPr>
          <w:b/>
        </w:rPr>
      </w:pPr>
      <w:r w:rsidRPr="0039795F">
        <w:rPr>
          <w:b/>
        </w:rPr>
        <w:t>Previous Research in American Samoa</w:t>
      </w:r>
    </w:p>
    <w:p w14:paraId="31EA0C2F" w14:textId="0A5641CF" w:rsidR="00806C21" w:rsidRDefault="00806C21" w:rsidP="005009D9">
      <w:pPr>
        <w:ind w:firstLine="576"/>
      </w:pPr>
      <w:r w:rsidRPr="00703BBA">
        <w:t xml:space="preserve">Little data on current circulation around Tutuila is available, and almost no data on circulation over the reef flat has been collected </w:t>
      </w:r>
      <w:r w:rsidRPr="00703BBA">
        <w:fldChar w:fldCharType="begin" w:fldLock="1"/>
      </w:r>
      <w:r w:rsidR="00073D18">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00532115" w:rsidRPr="00532115">
        <w:rPr>
          <w:noProof/>
        </w:rPr>
        <w:t>(CH2M HILL, 1984; Jacob et al., 2012; Wiles et al., 2012)</w:t>
      </w:r>
      <w:r w:rsidRPr="00703BBA">
        <w:fldChar w:fldCharType="end"/>
      </w:r>
      <w:r w:rsidRPr="00703BBA">
        <w:t xml:space="preserve">. </w:t>
      </w:r>
      <w:r w:rsidRPr="00703BBA">
        <w:fldChar w:fldCharType="begin" w:fldLock="1"/>
      </w:r>
      <w:r w:rsidR="00073D18">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rsidR="00073D18">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t>(unpublished)</w:t>
      </w:r>
      <w:r w:rsidRPr="00703BBA">
        <w:t xml:space="preserve"> deployed wave/tide gauges in Faga’alu Bay on the southern forereef and reef flat, and an ADCP in the </w:t>
      </w:r>
      <w:r>
        <w:t>deep channel bisecting the reef crest</w:t>
      </w:r>
      <w:r w:rsidRPr="00703BBA">
        <w:t xml:space="preserve">, for one year (2012-2013).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w:t>
      </w:r>
      <w:r w:rsidR="00726A7A">
        <w:t xml:space="preserve"> (</w:t>
      </w:r>
      <w:r w:rsidR="00726A7A">
        <w:fldChar w:fldCharType="begin"/>
      </w:r>
      <w:r w:rsidR="00726A7A">
        <w:instrText xml:space="preserve"> REF _Ref392134749 \h </w:instrText>
      </w:r>
      <w:r w:rsidR="00726A7A">
        <w:fldChar w:fldCharType="separate"/>
      </w:r>
      <w:r w:rsidR="00073D18">
        <w:t xml:space="preserve">Figure </w:t>
      </w:r>
      <w:r w:rsidR="00073D18">
        <w:rPr>
          <w:noProof/>
        </w:rPr>
        <w:t>4</w:t>
      </w:r>
      <w:r w:rsidR="00726A7A">
        <w:fldChar w:fldCharType="end"/>
      </w:r>
      <w:r w:rsidR="00726A7A">
        <w:t>)</w:t>
      </w:r>
      <w:r w:rsidRPr="00703BBA">
        <w:t xml:space="preserve">, and the wave influence increased linearly with tide height. Using an estimate of total lagoon volume,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hours during low wave height, to less than two hours during conditions when peak wave height was 1.6m, and mean current speed out of the main channel was 0.14 m/sec. </w:t>
      </w:r>
    </w:p>
    <w:p w14:paraId="5F2814B2" w14:textId="77777777" w:rsidR="00726A7A" w:rsidRDefault="00726A7A" w:rsidP="00726A7A">
      <w:pPr>
        <w:keepNext/>
        <w:ind w:firstLine="576"/>
      </w:pPr>
      <w:r>
        <w:rPr>
          <w:noProof/>
        </w:rPr>
        <w:drawing>
          <wp:inline distT="0" distB="0" distL="0" distR="0" wp14:anchorId="0F454C6B" wp14:editId="0470D2C3">
            <wp:extent cx="4920598" cy="279273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4934812" cy="2800797"/>
                    </a:xfrm>
                    <a:prstGeom prst="rect">
                      <a:avLst/>
                    </a:prstGeom>
                    <a:noFill/>
                    <a:ln w="9525">
                      <a:noFill/>
                      <a:miter lim="800000"/>
                      <a:headEnd/>
                      <a:tailEnd/>
                    </a:ln>
                  </pic:spPr>
                </pic:pic>
              </a:graphicData>
            </a:graphic>
          </wp:inline>
        </w:drawing>
      </w:r>
    </w:p>
    <w:p w14:paraId="454ABC56" w14:textId="33484C18" w:rsidR="00726A7A" w:rsidRDefault="00726A7A" w:rsidP="00726A7A">
      <w:pPr>
        <w:pStyle w:val="Caption"/>
      </w:pPr>
      <w:bookmarkStart w:id="37" w:name="_Ref392134749"/>
      <w:r>
        <w:t xml:space="preserve">Figure </w:t>
      </w:r>
      <w:fldSimple w:instr=" SEQ Figure \* ARABIC ">
        <w:r w:rsidR="00073D18">
          <w:rPr>
            <w:noProof/>
          </w:rPr>
          <w:t>4</w:t>
        </w:r>
      </w:fldSimple>
      <w:bookmarkEnd w:id="37"/>
      <w:r>
        <w:t>. Conceptual model of wave/wind forcing of the dominant circulation pattern of sediment-poor ocean water deflecting sediment-rich stream discharge to the northern reef.</w:t>
      </w:r>
    </w:p>
    <w:p w14:paraId="7AE22F4D" w14:textId="77777777" w:rsidR="00806C21" w:rsidRPr="00703BBA" w:rsidRDefault="00806C21" w:rsidP="00BB5B8E">
      <w:pPr>
        <w:pStyle w:val="Heading2"/>
        <w:numPr>
          <w:ilvl w:val="0"/>
          <w:numId w:val="0"/>
        </w:numPr>
        <w:rPr>
          <w:rFonts w:asciiTheme="minorHAnsi" w:hAnsiTheme="minorHAnsi"/>
        </w:rPr>
      </w:pPr>
      <w:bookmarkStart w:id="38" w:name="_Toc389207918"/>
      <w:r w:rsidRPr="00703BBA">
        <w:rPr>
          <w:rFonts w:asciiTheme="minorHAnsi" w:hAnsiTheme="minorHAnsi"/>
        </w:rPr>
        <w:t>Part Two Research Questions</w:t>
      </w:r>
      <w:bookmarkEnd w:id="38"/>
    </w:p>
    <w:p w14:paraId="523DA112" w14:textId="77777777" w:rsidR="00806C21" w:rsidRDefault="00806C21" w:rsidP="005009D9">
      <w:bookmarkStart w:id="39" w:name="_Toc389207919"/>
      <w:r>
        <w:t>The research questions for this paper are:</w:t>
      </w:r>
    </w:p>
    <w:p w14:paraId="2159125F" w14:textId="77777777" w:rsidR="00806C21" w:rsidRDefault="00806C21" w:rsidP="005009D9">
      <w:pPr>
        <w:pStyle w:val="ListParagraph"/>
        <w:numPr>
          <w:ilvl w:val="0"/>
          <w:numId w:val="29"/>
        </w:numPr>
      </w:pPr>
      <w:bookmarkStart w:id="40" w:name="_Toc389207920"/>
      <w:bookmarkEnd w:id="39"/>
      <w:commentRangeStart w:id="41"/>
      <w:r w:rsidRPr="00703BBA">
        <w:t>What is the residence time of ocean water over the northern and southern reef flats</w:t>
      </w:r>
      <w:commentRangeEnd w:id="41"/>
      <w:r>
        <w:rPr>
          <w:rStyle w:val="CommentReference"/>
        </w:rPr>
        <w:commentReference w:id="41"/>
      </w:r>
      <w:r w:rsidRPr="00703BBA">
        <w:t>?</w:t>
      </w:r>
      <w:bookmarkEnd w:id="40"/>
      <w:r w:rsidRPr="00864DE9">
        <w:t xml:space="preserve"> </w:t>
      </w:r>
    </w:p>
    <w:p w14:paraId="71229063" w14:textId="77777777" w:rsidR="00806C21" w:rsidRDefault="00806C21" w:rsidP="005009D9">
      <w:pPr>
        <w:pStyle w:val="ListParagraph"/>
        <w:numPr>
          <w:ilvl w:val="0"/>
          <w:numId w:val="29"/>
        </w:numPr>
      </w:pPr>
      <w:r>
        <w:t>How are</w:t>
      </w:r>
      <w:r w:rsidRPr="00703BBA">
        <w:t xml:space="preserve"> current </w:t>
      </w:r>
      <w:r>
        <w:t>speeds, flow patterns, and residence time</w:t>
      </w:r>
      <w:r w:rsidRPr="00703BBA">
        <w:t xml:space="preserve"> a</w:t>
      </w:r>
      <w:r>
        <w:t>ffected by wave-, wind-, and tidal-forcing</w:t>
      </w:r>
      <w:r w:rsidRPr="00703BBA">
        <w:t>?</w:t>
      </w:r>
    </w:p>
    <w:p w14:paraId="560A29EA" w14:textId="77777777" w:rsidR="00806C21" w:rsidRDefault="00806C21" w:rsidP="00BB5B8E">
      <w:pPr>
        <w:pStyle w:val="Heading2"/>
        <w:numPr>
          <w:ilvl w:val="0"/>
          <w:numId w:val="0"/>
        </w:numPr>
        <w:rPr>
          <w:rFonts w:asciiTheme="minorHAnsi" w:hAnsiTheme="minorHAnsi"/>
        </w:rPr>
      </w:pPr>
      <w:r w:rsidRPr="00864DE9">
        <w:rPr>
          <w:rFonts w:asciiTheme="minorHAnsi" w:hAnsiTheme="minorHAnsi"/>
        </w:rPr>
        <w:lastRenderedPageBreak/>
        <w:t>Study Site</w:t>
      </w:r>
    </w:p>
    <w:p w14:paraId="5EF6CAE6" w14:textId="5018AA6F" w:rsidR="00806C21" w:rsidRDefault="00806C21" w:rsidP="005009D9">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00E959A2">
        <w:fldChar w:fldCharType="begin"/>
      </w:r>
      <w:r w:rsidR="00E959A2">
        <w:instrText xml:space="preserve"> REF _Ref392134749 \h </w:instrText>
      </w:r>
      <w:r w:rsidR="00E959A2">
        <w:fldChar w:fldCharType="separate"/>
      </w:r>
      <w:r w:rsidR="00073D18">
        <w:t xml:space="preserve">Figure </w:t>
      </w:r>
      <w:r w:rsidR="00073D18">
        <w:rPr>
          <w:noProof/>
        </w:rPr>
        <w:t>4</w:t>
      </w:r>
      <w:r w:rsidR="00E959A2">
        <w:fldChar w:fldCharType="end"/>
      </w:r>
      <w:r w:rsidRPr="00703BBA">
        <w:t xml:space="preserve">). An anthropogenically altered, vertical-walled, 10-20m deep </w:t>
      </w:r>
      <w:r>
        <w:t xml:space="preserve">paleo-stream </w:t>
      </w:r>
      <w:r w:rsidRPr="00703BBA">
        <w:t xml:space="preserve">channel extends from the mouth of Faga’alu Stream </w:t>
      </w:r>
      <w:r>
        <w:t xml:space="preserve">eastward </w:t>
      </w:r>
      <w:r w:rsidRPr="00703BBA">
        <w:t xml:space="preserve">to Pago Pago Bay. This deep channel </w:t>
      </w:r>
      <w:r w:rsidR="0091418E" w:rsidRPr="00703BBA">
        <w:t xml:space="preserve">(‘ava in Samoan language) </w:t>
      </w:r>
      <w:r w:rsidR="0091418E">
        <w:t>divides the reef into a larger s</w:t>
      </w:r>
      <w:r w:rsidRPr="00703BBA">
        <w:t>outhern and a smaller</w:t>
      </w:r>
      <w:r w:rsidR="0091418E">
        <w:t xml:space="preserve"> n</w:t>
      </w:r>
      <w:r w:rsidRPr="00703BBA">
        <w:t>orthern section. A microtidal regime varies semi-diurnally from approximately 0 to 1m, exposing parts of the shallow reef crest and reef flat at extreme low tides (&lt;0m MSL).</w:t>
      </w:r>
    </w:p>
    <w:p w14:paraId="3CD2D20A" w14:textId="50126647" w:rsidR="00806C21" w:rsidRPr="009624FC" w:rsidRDefault="00806C21" w:rsidP="005009D9">
      <w:pPr>
        <w:ind w:firstLine="576"/>
      </w:pPr>
      <w:r w:rsidRPr="00703BBA">
        <w:t xml:space="preserve">Faga’alu Bay </w:t>
      </w:r>
      <w:r>
        <w:t xml:space="preserve">is </w:t>
      </w:r>
      <w:r w:rsidRPr="00703BBA">
        <w:t xml:space="preserve">situated on the western side of Pago Pago </w:t>
      </w:r>
      <w:r>
        <w:t>Bay</w:t>
      </w:r>
      <w:r w:rsidRPr="00703BBA">
        <w:t>, where it is protected by land from incoming swell from all directions except from the south to the east-south-east</w:t>
      </w:r>
      <w:r w:rsidR="00E959A2">
        <w:t xml:space="preserve"> (</w:t>
      </w:r>
      <w:r w:rsidR="00E959A2">
        <w:fldChar w:fldCharType="begin"/>
      </w:r>
      <w:r w:rsidR="00E959A2">
        <w:instrText xml:space="preserve"> REF _Ref392134749 \h </w:instrText>
      </w:r>
      <w:r w:rsidR="00E959A2">
        <w:fldChar w:fldCharType="separate"/>
      </w:r>
      <w:r w:rsidR="00073D18">
        <w:t xml:space="preserve">Figure </w:t>
      </w:r>
      <w:r w:rsidR="00073D18">
        <w:rPr>
          <w:noProof/>
        </w:rPr>
        <w:t>4</w:t>
      </w:r>
      <w:r w:rsidR="00E959A2">
        <w:fldChar w:fldCharType="end"/>
      </w:r>
      <w:r w:rsidR="00E959A2">
        <w:t>)</w:t>
      </w:r>
      <w:r w:rsidRPr="00703BBA">
        <w:t xml:space="preserve">. The surrounding high topography blocks wet-season northerly winds (October-April), but the bay is exposed to dry-season southeasterly </w:t>
      </w:r>
      <w:proofErr w:type="spellStart"/>
      <w:r w:rsidRPr="00703BBA">
        <w:t>tradewinds</w:t>
      </w:r>
      <w:proofErr w:type="spellEnd"/>
      <w:r w:rsidRPr="00703BBA">
        <w:t xml:space="preserve"> and accompanying </w:t>
      </w:r>
      <w:r>
        <w:t xml:space="preserve">short-period wind waves </w:t>
      </w:r>
      <w:r w:rsidRPr="00703BBA">
        <w:t>(May-September). Faga’alu is only open to a narrow window of swell directions (S-SE) and swells approaching from a southerly angle refract to the west to break directly on the reef, reducing the energy of breaking waves. Offshore</w:t>
      </w:r>
      <w:r>
        <w:t>,</w:t>
      </w:r>
      <w:r w:rsidRPr="00703BBA">
        <w:t xml:space="preserve"> </w:t>
      </w:r>
      <w:r>
        <w:t>significant wave height</w:t>
      </w:r>
      <w:r w:rsidRPr="00703BBA">
        <w:t xml:space="preserve"> (H</w:t>
      </w:r>
      <w:r w:rsidRPr="00703BBA">
        <w:rPr>
          <w:vertAlign w:val="subscript"/>
        </w:rPr>
        <w:t>s</w:t>
      </w:r>
      <w:r w:rsidRPr="00703BBA">
        <w:t>) from southerly and southeasterly directions are generally less than 2.5m and rarely exceed 3m. Wave periods (</w:t>
      </w:r>
      <w:proofErr w:type="spellStart"/>
      <w:r w:rsidRPr="00703BBA">
        <w:t>T</w:t>
      </w:r>
      <w:r w:rsidRPr="00703BBA">
        <w:rPr>
          <w:vertAlign w:val="subscript"/>
        </w:rPr>
        <w:t>p</w:t>
      </w:r>
      <w:proofErr w:type="spellEnd"/>
      <w:r>
        <w:t>) are generally about 9 s or less, rarely exceed 13 s but occasionally reach 25 s</w:t>
      </w:r>
      <w:r w:rsidRPr="00703BBA">
        <w:t xml:space="preserve"> </w:t>
      </w:r>
      <w:r w:rsidRPr="00703BBA">
        <w:fldChar w:fldCharType="begin" w:fldLock="1"/>
      </w:r>
      <w:r w:rsidR="00073D18">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00532115" w:rsidRPr="00532115">
        <w:rPr>
          <w:noProof/>
        </w:rPr>
        <w:t>(Thompson and Demirbilek, 2002)</w:t>
      </w:r>
      <w:r w:rsidRPr="00703BBA">
        <w:fldChar w:fldCharType="end"/>
      </w:r>
      <w:r w:rsidRPr="00703BBA">
        <w:t xml:space="preserve">.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w:t>
      </w:r>
      <w:r>
        <w:t>,</w:t>
      </w:r>
      <w:r w:rsidRPr="00703BBA">
        <w:t xml:space="preserve"> but wave heights greater than 1</w:t>
      </w:r>
      <w:r>
        <w:t xml:space="preserve"> </w:t>
      </w:r>
      <w:r w:rsidRPr="00703BBA">
        <w:t>m were rare</w:t>
      </w:r>
      <w:r>
        <w:t xml:space="preserve"> (</w:t>
      </w:r>
      <w:r>
        <w:fldChar w:fldCharType="begin"/>
      </w:r>
      <w:r>
        <w:instrText xml:space="preserve"> REF _Ref390325374 \h </w:instrText>
      </w:r>
      <w:r w:rsidR="005009D9">
        <w:instrText xml:space="preserve"> \* MERGEFORMAT </w:instrText>
      </w:r>
      <w:r>
        <w:fldChar w:fldCharType="separate"/>
      </w:r>
      <w:r w:rsidR="00073D18">
        <w:t xml:space="preserve">Figure </w:t>
      </w:r>
      <w:r w:rsidR="00073D18">
        <w:rPr>
          <w:noProof/>
        </w:rPr>
        <w:t>5</w:t>
      </w:r>
      <w:r>
        <w:fldChar w:fldCharType="end"/>
      </w:r>
      <w:r>
        <w:t>)</w:t>
      </w:r>
      <w:r w:rsidRPr="00703BBA">
        <w:t>. Given that the reef crest is nearly exposed at low tide, cross-reef transfer of water and wave energy is strongly dependent on the tidal sta</w:t>
      </w:r>
      <w:r>
        <w:t xml:space="preserve">ge and wave setup.  </w:t>
      </w:r>
    </w:p>
    <w:p w14:paraId="7F9CC7A7" w14:textId="77777777" w:rsidR="00806C21" w:rsidRDefault="00806C21" w:rsidP="005009D9">
      <w:pPr>
        <w:keepNext/>
      </w:pPr>
      <w:r>
        <w:rPr>
          <w:noProof/>
        </w:rPr>
        <w:drawing>
          <wp:inline distT="0" distB="0" distL="0" distR="0" wp14:anchorId="5D9AE209" wp14:editId="19DE65D6">
            <wp:extent cx="5266931" cy="235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MG_7573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624" cy="2356112"/>
                    </a:xfrm>
                    <a:prstGeom prst="rect">
                      <a:avLst/>
                    </a:prstGeom>
                  </pic:spPr>
                </pic:pic>
              </a:graphicData>
            </a:graphic>
          </wp:inline>
        </w:drawing>
      </w:r>
    </w:p>
    <w:p w14:paraId="3CA43CD1" w14:textId="4C707F74" w:rsidR="00806C21" w:rsidRPr="009962F7" w:rsidRDefault="00806C21" w:rsidP="005009D9">
      <w:pPr>
        <w:pStyle w:val="Caption"/>
      </w:pPr>
      <w:bookmarkStart w:id="42" w:name="_Ref390325374"/>
      <w:bookmarkStart w:id="43" w:name="_Ref390272497"/>
      <w:r>
        <w:t xml:space="preserve">Figure </w:t>
      </w:r>
      <w:fldSimple w:instr=" SEQ Figure \* ARABIC ">
        <w:r w:rsidR="00073D18">
          <w:rPr>
            <w:noProof/>
          </w:rPr>
          <w:t>5</w:t>
        </w:r>
      </w:fldSimple>
      <w:bookmarkEnd w:id="42"/>
      <w:r>
        <w:t>. According to wave ga</w:t>
      </w:r>
      <w:r w:rsidR="00E959A2">
        <w:t>u</w:t>
      </w:r>
      <w:r>
        <w:t>ge data, significant wave heights on the southern reef crest rarely exceed 2m but have been observed several times in the field coinciding with smooth seas and light winds in the wet season</w:t>
      </w:r>
      <w:bookmarkEnd w:id="43"/>
      <w:r>
        <w:t>. Author included in photo for scale. Photo: Robert Koch, Am. Samoa Coastal Zone Management Program (ASCMP)</w:t>
      </w:r>
    </w:p>
    <w:p w14:paraId="03BDEE2E" w14:textId="77777777" w:rsidR="00806C21" w:rsidRPr="008A3FF6" w:rsidRDefault="00806C21" w:rsidP="00BB5B8E">
      <w:pPr>
        <w:pStyle w:val="Heading2"/>
        <w:numPr>
          <w:ilvl w:val="0"/>
          <w:numId w:val="0"/>
        </w:numPr>
        <w:rPr>
          <w:rFonts w:asciiTheme="minorHAnsi" w:hAnsiTheme="minorHAnsi"/>
        </w:rPr>
      </w:pPr>
      <w:bookmarkStart w:id="44" w:name="_Toc389207922"/>
      <w:r w:rsidRPr="00703BBA">
        <w:rPr>
          <w:rFonts w:asciiTheme="minorHAnsi" w:hAnsiTheme="minorHAnsi"/>
        </w:rPr>
        <w:t>Methods</w:t>
      </w:r>
      <w:bookmarkEnd w:id="44"/>
    </w:p>
    <w:p w14:paraId="2866FC6E" w14:textId="652977E4" w:rsidR="00806C21" w:rsidRDefault="00806C21" w:rsidP="005009D9">
      <w:pPr>
        <w:ind w:firstLine="709"/>
      </w:pPr>
      <w:r w:rsidRPr="00703BBA">
        <w:t xml:space="preserve">While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w:t>
      </w:r>
      <w:r>
        <w:t>are reliant on bathymetric</w:t>
      </w:r>
      <w:r w:rsidRPr="00703BBA">
        <w:t xml:space="preserve"> data which is not well verified. Calculations of flushing time </w:t>
      </w:r>
      <w:r>
        <w:t xml:space="preserve">based on a few point measurements of current velocity </w:t>
      </w:r>
      <w:r w:rsidRPr="00703BBA">
        <w:t xml:space="preserve">also do not provide information on the spatial distribution of flow speeds or specific flow paths over the reef. Since it is known that residence time of water, in </w:t>
      </w:r>
      <w:r w:rsidRPr="00703BBA">
        <w:lastRenderedPageBreak/>
        <w:t xml:space="preserve">addition to water quality, is a strong control on coral health, it is desirable to characterize spatially distributed residence times in relation </w:t>
      </w:r>
      <w:r>
        <w:t>to wave, wind, and tide forcing</w:t>
      </w:r>
      <w:r w:rsidRPr="00703BBA">
        <w:t xml:space="preserve">. </w:t>
      </w:r>
    </w:p>
    <w:p w14:paraId="11EED7C3" w14:textId="77777777" w:rsidR="00806C21" w:rsidRPr="0039795F" w:rsidRDefault="00806C21" w:rsidP="000665AA">
      <w:pPr>
        <w:pStyle w:val="Heading3"/>
        <w:rPr>
          <w:b w:val="0"/>
        </w:rPr>
      </w:pPr>
      <w:r w:rsidRPr="0039795F">
        <w:t>Eulerian vs. Lagrangian methods</w:t>
      </w:r>
    </w:p>
    <w:p w14:paraId="12D656F7" w14:textId="6E2D40C9" w:rsidR="00E959A2" w:rsidRDefault="00806C21" w:rsidP="005009D9">
      <w:pPr>
        <w:ind w:firstLine="709"/>
      </w:pPr>
      <w:r w:rsidRPr="00703BBA">
        <w:t xml:space="preserve">To characterize the </w:t>
      </w:r>
      <w:r>
        <w:t>flow</w:t>
      </w:r>
      <w:r w:rsidRPr="00703BBA">
        <w:t xml:space="preserve"> pattern over the reef flat in Faga’alu Bay, and </w:t>
      </w:r>
      <w:r>
        <w:t xml:space="preserve">to </w:t>
      </w:r>
      <w:r w:rsidRPr="00703BBA">
        <w:t xml:space="preserve">determine the relationship between </w:t>
      </w:r>
      <w:r>
        <w:t>wave- and wind-</w:t>
      </w:r>
      <w:r w:rsidRPr="00703BBA">
        <w:t xml:space="preserve">forcing and residence time of water over the reef flat, a combination of </w:t>
      </w:r>
      <w:r>
        <w:t>Eulerian and Lagrangian measurements was</w:t>
      </w:r>
      <w:r w:rsidRPr="00703BBA">
        <w:t xml:space="preserve"> used.</w:t>
      </w:r>
      <w:r w:rsidRPr="00452899">
        <w:rPr>
          <w:color w:val="000000" w:themeColor="text1"/>
        </w:rPr>
        <w:t xml:space="preserve"> </w:t>
      </w:r>
      <w:r w:rsidRPr="00703BBA">
        <w:rPr>
          <w:color w:val="000000" w:themeColor="text1"/>
        </w:rPr>
        <w:t>I</w:t>
      </w:r>
      <w:r w:rsidRPr="00A00416">
        <w:rPr>
          <w:color w:val="000000" w:themeColor="text1"/>
        </w:rPr>
        <w:t xml:space="preserve">n </w:t>
      </w:r>
      <w:r w:rsidRPr="00751DDF">
        <w:t>fluid dynamics</w:t>
      </w:r>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r w:rsidRPr="00751DDF">
        <w:t>fluid parcel</w:t>
      </w:r>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ing past that location over time</w:t>
      </w:r>
      <w:r w:rsidRPr="00703BBA">
        <w:t>.</w:t>
      </w:r>
      <w:r>
        <w:t xml:space="preserve"> Eulerian methods typically characterize water circulation </w:t>
      </w:r>
      <w:r w:rsidRPr="00703BBA">
        <w:t xml:space="preserve">on the reef </w:t>
      </w:r>
      <w:r>
        <w:t>using bottom-mounted instruments to record wave height and period, current speed and direction, and/or tidal elevation</w:t>
      </w:r>
      <w:r w:rsidRPr="00703BBA">
        <w:t xml:space="preserve"> </w:t>
      </w:r>
      <w:r w:rsidRPr="00703BBA">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Pr="002369CC">
        <w:rPr>
          <w:noProof/>
        </w:rPr>
        <w:t>(Presto et al., 2006; Storlazzi et al., 2009)</w:t>
      </w:r>
      <w:r w:rsidRPr="00703BBA">
        <w:fldChar w:fldCharType="end"/>
      </w:r>
      <w:r>
        <w:t xml:space="preserve">. </w:t>
      </w:r>
    </w:p>
    <w:p w14:paraId="12D8187A" w14:textId="197AF7F7" w:rsidR="00806C21" w:rsidRDefault="00806C21" w:rsidP="005009D9">
      <w:pPr>
        <w:ind w:firstLine="709"/>
      </w:pPr>
      <w:r>
        <w:t>C</w:t>
      </w:r>
      <w:r w:rsidRPr="00703BBA">
        <w:t>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rsidR="00073D18">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Storlazzi et al., 2006b, 2004)" }, "properties" : { "noteIndex" : 0 }, "schema" : "https://github.com/citation-style-language/schema/raw/master/csl-citation.json" }</w:instrText>
      </w:r>
      <w:r>
        <w:fldChar w:fldCharType="separate"/>
      </w:r>
      <w:r w:rsidR="00532115" w:rsidRPr="00532115">
        <w:rPr>
          <w:noProof/>
        </w:rPr>
        <w:t>(Storlazzi et al., 2006b, 2004)</w:t>
      </w:r>
      <w:r>
        <w:fldChar w:fldCharType="end"/>
      </w:r>
      <w:r w:rsidRPr="00703BBA">
        <w:t>. While</w:t>
      </w:r>
      <w:r>
        <w:t xml:space="preserve"> </w:t>
      </w:r>
      <w:r w:rsidRPr="00703BBA">
        <w:t xml:space="preserve">remote sensing is useful to map the </w:t>
      </w:r>
      <w:r w:rsidR="00E959A2">
        <w:t>spatio</w:t>
      </w:r>
      <w:r w:rsidRPr="00703BBA">
        <w:t xml:space="preserve">temporal distribution of </w:t>
      </w:r>
      <w:r>
        <w:t>flood</w:t>
      </w:r>
      <w:r w:rsidRPr="00703BBA">
        <w:t xml:space="preserve"> plume boundaries </w:t>
      </w:r>
      <w:r w:rsidRPr="00703BBA">
        <w:fldChar w:fldCharType="begin" w:fldLock="1"/>
      </w:r>
      <w:r w:rsidR="00073D18">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00532115" w:rsidRPr="00532115">
        <w:rPr>
          <w:noProof/>
        </w:rPr>
        <w:t>(Klemas, 2012; Warrick et al., 2007)</w:t>
      </w:r>
      <w:r w:rsidRPr="00703BBA">
        <w:fldChar w:fldCharType="end"/>
      </w:r>
      <w:r w:rsidRPr="00703BBA">
        <w:t>, the underlying current circulation is a strong control on sediment transport that may not be quantified by 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rsidR="00073D18">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00532115" w:rsidRPr="00532115">
        <w:rPr>
          <w:noProof/>
        </w:rPr>
        <w:t>(Hoeke, 2010; King et al., 2012; Wolanski et al., 2009)</w:t>
      </w:r>
      <w:r w:rsidRPr="00703BBA">
        <w:fldChar w:fldCharType="end"/>
      </w:r>
      <w:r w:rsidRPr="00703BBA">
        <w:t>.</w:t>
      </w:r>
      <w:r>
        <w:t xml:space="preserve"> Lagrangian method</w:t>
      </w:r>
      <w:r w:rsidR="00E959A2">
        <w:t>s including the use of GPS-logg</w:t>
      </w:r>
      <w:r>
        <w:t xml:space="preserve">ing drifters have been used to map flow patterns over reef flats to compare to Eulerian descriptions of flow speeds </w:t>
      </w:r>
      <w:r>
        <w:fldChar w:fldCharType="begin" w:fldLock="1"/>
      </w:r>
      <w:r w:rsidR="00073D18">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2004; Wyatt et al., 2012)" }, "properties" : { "noteIndex" : 0 }, "schema" : "https://github.com/citation-style-language/schema/raw/master/csl-citation.json" }</w:instrText>
      </w:r>
      <w:r>
        <w:fldChar w:fldCharType="separate"/>
      </w:r>
      <w:r w:rsidR="00532115" w:rsidRPr="00532115">
        <w:rPr>
          <w:noProof/>
        </w:rPr>
        <w:t>(Storlazzi et al., 2006a, 2004; Wyatt et al., 2012)</w:t>
      </w:r>
      <w:r>
        <w:fldChar w:fldCharType="end"/>
      </w:r>
      <w:r>
        <w:t xml:space="preserve"> or validate hydrodynamic computer models </w:t>
      </w:r>
      <w:r>
        <w:fldChar w:fldCharType="begin" w:fldLock="1"/>
      </w:r>
      <w:r w:rsidR="00073D18">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rsidR="00E959A2">
        <w:t>, and present the best approach for characterizing Lagrangian flow patterns at the study site in Faga’alu.</w:t>
      </w:r>
    </w:p>
    <w:p w14:paraId="072FC27C" w14:textId="77777777" w:rsidR="00806C21" w:rsidRPr="0039795F" w:rsidRDefault="00806C21" w:rsidP="000665AA">
      <w:pPr>
        <w:pStyle w:val="Heading3"/>
        <w:rPr>
          <w:b w:val="0"/>
        </w:rPr>
      </w:pPr>
      <w:r w:rsidRPr="0039795F">
        <w:t>Progress in using Lagrangian drifters</w:t>
      </w:r>
    </w:p>
    <w:p w14:paraId="4E44D16F" w14:textId="561123D2" w:rsidR="00806C21" w:rsidRDefault="00806C21" w:rsidP="005009D9">
      <w:pPr>
        <w:ind w:firstLine="576"/>
      </w:pPr>
      <w:r>
        <w:t xml:space="preserve">GPS-tracking drifters have been traditionally used to characterize oceanic circulation in the deep or coastal ocean </w:t>
      </w:r>
      <w:r>
        <w:fldChar w:fldCharType="begin" w:fldLock="1"/>
      </w:r>
      <w:r w:rsidR="00073D18">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00532115" w:rsidRPr="00532115">
        <w:rPr>
          <w:noProof/>
        </w:rPr>
        <w:t>(Davis, 1991; Warrick et al., 2007)</w:t>
      </w:r>
      <w:r>
        <w:fldChar w:fldCharType="end"/>
      </w:r>
      <w:r>
        <w:t>, but less expensiv</w:t>
      </w:r>
      <w:r w:rsidR="00E959A2">
        <w:t>e</w:t>
      </w:r>
      <w:r>
        <w:t xml:space="preserve">, smaller GPS technology has recently made it possible to deploy many (n≥10) small drifters in nearshore environments to map flow patterns at finer spatiotemporal resolution </w:t>
      </w:r>
      <w:r>
        <w:fldChar w:fldCharType="begin" w:fldLock="1"/>
      </w:r>
      <w:r w:rsidR="00073D18">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4",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4",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Austin and Atkinson, 2004; Johnson et al., 2003; MacMahan et al., 2010; Storlazzi et al., 2006a)" }, "properties" : { "noteIndex" : 0 }, "schema" : "https://github.com/citation-style-language/schema/raw/master/csl-citation.json" }</w:instrText>
      </w:r>
      <w:r>
        <w:fldChar w:fldCharType="separate"/>
      </w:r>
      <w:r w:rsidR="00532115" w:rsidRPr="00532115">
        <w:rPr>
          <w:noProof/>
        </w:rPr>
        <w:t>(Austin and Atkinson, 2004; Johnson et al., 2003; MacMahan et al., 2010; Storlazzi et al., 2006a)</w:t>
      </w:r>
      <w:r>
        <w:fldChar w:fldCharType="end"/>
      </w:r>
      <w:r>
        <w:t xml:space="preserve">. 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rsidR="00073D18">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Although deploying a fleet of GPS-logging drifters has yielded synoptic measurements of water movement in surf zones near linear, sandy beaches, it has not been attempted in a shallow reef environment. </w:t>
      </w:r>
    </w:p>
    <w:p w14:paraId="4123669E" w14:textId="77777777" w:rsidR="00806C21" w:rsidRPr="0039795F" w:rsidRDefault="00806C21" w:rsidP="000665AA">
      <w:pPr>
        <w:pStyle w:val="Heading3"/>
        <w:rPr>
          <w:b w:val="0"/>
        </w:rPr>
      </w:pPr>
      <w:r w:rsidRPr="0039795F">
        <w:t>Combining Eulerian and Lagrangian measurements</w:t>
      </w:r>
    </w:p>
    <w:p w14:paraId="02BD7FC3" w14:textId="6F79F42D" w:rsidR="00E959A2" w:rsidRDefault="00806C21" w:rsidP="00E959A2">
      <w:pPr>
        <w:ind w:firstLine="709"/>
      </w:pPr>
      <w:r>
        <w:t xml:space="preserve">Drifter studies in nearshore environments are typically limited in number of drifters, number of deployments, and/or the range of oceanic and meteorological conditions experienced during deployments, making it uncertain whether they describe the dominant patterns, or short-lived anomalies </w:t>
      </w:r>
      <w:r>
        <w:fldChar w:fldCharType="begin" w:fldLock="1"/>
      </w:r>
      <w:r w:rsidR="00073D18">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Wyatt et al., 2010)" }, "properties" : { "noteIndex" : 0 }, "schema" : "https://github.com/citation-style-language/schema/raw/master/csl-citation.json" }</w:instrText>
      </w:r>
      <w:r>
        <w:fldChar w:fldCharType="separate"/>
      </w:r>
      <w:r w:rsidR="00532115" w:rsidRPr="00532115">
        <w:rPr>
          <w:noProof/>
        </w:rPr>
        <w:t>(Storlazzi et al., 2006a;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rsidR="00073D18">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Storlazzi et al., 2006a)"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compared Lagrangian drifter tracks with long-duration Eulerian current meter records to determine if short-term Lagrangian </w:t>
      </w:r>
      <w:r>
        <w:lastRenderedPageBreak/>
        <w:t>observations from drifters were representative of the dominant climatic patterns.</w:t>
      </w:r>
      <w:r w:rsidR="008554A4">
        <w:t xml:space="preserve"> Lagrangian current velocity data from five GPS-logging drifters was collected over 30 deployments during two months, coinciding with</w:t>
      </w:r>
      <w:r w:rsidR="008554A4" w:rsidRPr="008554A4">
        <w:t xml:space="preserve"> </w:t>
      </w:r>
      <w:r w:rsidR="008554A4">
        <w:t>Eulerian current velocity data from three Acoustic Doppler Current Profilers (ADCP) collected for one week. Drifter deployments typically lasted 1-2 hours.</w:t>
      </w:r>
      <w:r>
        <w:t xml:space="preserve">  </w:t>
      </w:r>
    </w:p>
    <w:p w14:paraId="06248655" w14:textId="72BED7C5" w:rsidR="00806C21" w:rsidRDefault="00E959A2" w:rsidP="00E959A2">
      <w:pPr>
        <w:ind w:firstLine="709"/>
      </w:pPr>
      <w:r>
        <w:t xml:space="preserve">To determine if the short-term drifter deployments adequately describe long-term forcing conditions observed by the ADCP, two techniques are used to compare the drifter results with ADCP results: Empirical orthogonal functions (EOF) and progressive vectors of cumulative flow. EOFs determine the dominant modes of flow in the spatial domain, and the observed patterns at any given time period are described as a linear combination of the different modes </w:t>
      </w:r>
      <w:r>
        <w:fldChar w:fldCharType="begin" w:fldLock="1"/>
      </w:r>
      <w:r w:rsidR="00073D18">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previouslyFormattedCitation" : "(Emery and Thomson, 2004)" }, "properties" : { "noteIndex" : 0 }, "schema" : "https://github.com/citation-style-language/schema/raw/master/csl-citation.json" }</w:instrText>
      </w:r>
      <w:r>
        <w:fldChar w:fldCharType="separate"/>
      </w:r>
      <w:r w:rsidRPr="00532115">
        <w:rPr>
          <w:noProof/>
        </w:rPr>
        <w:t>(Emery and Thomson, 2004)</w:t>
      </w:r>
      <w:r>
        <w:fldChar w:fldCharType="end"/>
      </w:r>
      <w:r>
        <w:t xml:space="preserve">.  Variance ellipses are commonly calculated from ADCP data to describe the relative magnitude of flow direction in the cross- and along-shore directions, and show the coherence of the flow: how strongly it flows in one direction, or if it is more variable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2",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Storlazzi et al., 2006c)" }, "properties" : { "noteIndex" : 0 }, "schema" : "https://github.com/citation-style-language/schema/raw/master/csl-citation.json" }</w:instrText>
      </w:r>
      <w:r>
        <w:fldChar w:fldCharType="separate"/>
      </w:r>
      <w:r w:rsidRPr="00532115">
        <w:rPr>
          <w:noProof/>
        </w:rPr>
        <w:t>(Hench et al., 2008; Hoeke et al., 2011; Storlazzi et al., 2006c)</w:t>
      </w:r>
      <w:r>
        <w:fldChar w:fldCharType="end"/>
      </w:r>
      <w:r>
        <w:t xml:space="preserve">. </w:t>
      </w:r>
      <w:r w:rsidR="008554A4">
        <w:t xml:space="preserve">EOFs </w:t>
      </w:r>
      <w:r w:rsidR="008554A4">
        <w:rPr>
          <w:rStyle w:val="CommentReference"/>
        </w:rPr>
        <w:commentReference w:id="45"/>
      </w:r>
      <w:r w:rsidR="008554A4">
        <w:t>and variance ellipses are calculated for spatially binned drifter data and compared to calculations from ADCP data</w:t>
      </w:r>
      <w:r w:rsidR="008554A4">
        <w:rPr>
          <w:rStyle w:val="CommentReference"/>
        </w:rPr>
        <w:commentReference w:id="46"/>
      </w:r>
      <w:r w:rsidR="008554A4">
        <w:t xml:space="preserve"> </w:t>
      </w:r>
      <w:r w:rsidR="008554A4">
        <w:fldChar w:fldCharType="begin" w:fldLock="1"/>
      </w:r>
      <w:r w:rsidR="00073D18">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8554A4">
        <w:fldChar w:fldCharType="separate"/>
      </w:r>
      <w:r w:rsidR="008554A4" w:rsidRPr="00B8116B">
        <w:rPr>
          <w:noProof/>
        </w:rPr>
        <w:t>(MacMahan et al., 2010)</w:t>
      </w:r>
      <w:r w:rsidR="008554A4">
        <w:fldChar w:fldCharType="end"/>
      </w:r>
      <w:r w:rsidR="008554A4">
        <w:t xml:space="preserve">. </w:t>
      </w:r>
      <w:r>
        <w:t xml:space="preserve">Progressive vectors from the ADCP measurements are also calculated, and compared to drifter tracks </w:t>
      </w:r>
      <w:r>
        <w:fldChar w:fldCharType="begin" w:fldLock="1"/>
      </w:r>
      <w:r w:rsidR="00073D18">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 "properties" : { "noteIndex" : 0 }, "schema" : "https://github.com/citation-style-language/schema/raw/master/csl-citation.json" }</w:instrText>
      </w:r>
      <w:r>
        <w:fldChar w:fldCharType="separate"/>
      </w:r>
      <w:r w:rsidRPr="00532115">
        <w:rPr>
          <w:noProof/>
        </w:rPr>
        <w:t>(Storlazzi et al., 2006a)</w:t>
      </w:r>
      <w:r>
        <w:fldChar w:fldCharType="end"/>
      </w:r>
      <w:r>
        <w:t>.</w:t>
      </w:r>
    </w:p>
    <w:p w14:paraId="42421091" w14:textId="77777777" w:rsidR="00806C21" w:rsidRPr="0039795F" w:rsidRDefault="00806C21" w:rsidP="000665AA">
      <w:pPr>
        <w:pStyle w:val="Heading3"/>
        <w:rPr>
          <w:b w:val="0"/>
        </w:rPr>
      </w:pPr>
      <w:r w:rsidRPr="0039795F">
        <w:t xml:space="preserve">Analysis of “end-member” forcing conditions </w:t>
      </w:r>
    </w:p>
    <w:p w14:paraId="7B827286" w14:textId="362F4501" w:rsidR="00806C21" w:rsidRDefault="008554A4" w:rsidP="005009D9">
      <w:pPr>
        <w:ind w:firstLine="709"/>
      </w:pPr>
      <w:r>
        <w:t>The Eulerian and Lagrangian current velocity</w:t>
      </w:r>
      <w:r w:rsidR="00E959A2">
        <w:t xml:space="preserve"> measurements</w:t>
      </w:r>
      <w:r w:rsidR="00806C21">
        <w:t xml:space="preserve"> </w:t>
      </w:r>
      <w:r w:rsidR="00E959A2">
        <w:t>are</w:t>
      </w:r>
      <w:r w:rsidR="00806C21">
        <w:t xml:space="preserve"> categorized according to end-member condition, with categories </w:t>
      </w:r>
      <w:commentRangeStart w:id="47"/>
      <w:r w:rsidR="00806C21">
        <w:t xml:space="preserve">being “Wave-driven”, “Wind-driven”, and “Calm” </w:t>
      </w:r>
      <w:commentRangeEnd w:id="47"/>
      <w:r w:rsidR="00806C21">
        <w:rPr>
          <w:rStyle w:val="CommentReference"/>
        </w:rPr>
        <w:commentReference w:id="47"/>
      </w:r>
      <w:r w:rsidR="00806C21">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Presto et al., 2006)" }, "properties" : { "noteIndex" : 0 }, "schema" : "https://github.com/citation-style-language/schema/raw/master/csl-citation.json" }</w:instrText>
      </w:r>
      <w:r w:rsidR="00806C21">
        <w:fldChar w:fldCharType="separate"/>
      </w:r>
      <w:r w:rsidR="00806C21" w:rsidRPr="00B77327">
        <w:rPr>
          <w:noProof/>
        </w:rPr>
        <w:t>(Hoeke et al., 2011; Presto et al., 2006)</w:t>
      </w:r>
      <w:r w:rsidR="00806C21">
        <w:fldChar w:fldCharType="end"/>
      </w:r>
      <w:r w:rsidR="00806C21">
        <w:t xml:space="preserve">. Under calm conditions, forcing is assumed to be attributed to tidal movement </w:t>
      </w:r>
      <w:r w:rsidR="00806C21">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806C21">
        <w:fldChar w:fldCharType="separate"/>
      </w:r>
      <w:r w:rsidR="00806C21" w:rsidRPr="00B77327">
        <w:rPr>
          <w:noProof/>
        </w:rPr>
        <w:t>(Presto et al., 2006)</w:t>
      </w:r>
      <w:r w:rsidR="00806C21">
        <w:fldChar w:fldCharType="end"/>
      </w:r>
      <w:r w:rsidR="00806C21">
        <w:t xml:space="preserve">. If relationships between current </w:t>
      </w:r>
      <w:r w:rsidR="00E959A2">
        <w:t>velocit</w:t>
      </w:r>
      <w:r>
        <w:t>ies</w:t>
      </w:r>
      <w:r w:rsidR="00806C21">
        <w:t xml:space="preserve"> and wave-,</w:t>
      </w:r>
      <w:r w:rsidR="00E959A2">
        <w:t xml:space="preserve"> </w:t>
      </w:r>
      <w:r w:rsidR="00806C21">
        <w:t>wind-, or tidal-forcing are weak, data can</w:t>
      </w:r>
      <w:r w:rsidR="00E959A2">
        <w:t xml:space="preserve"> be</w:t>
      </w:r>
      <w:r w:rsidR="00806C21">
        <w:t xml:space="preserve"> subdivided by wind direction and tidal stage. Each GPS point recorded by the drifter is considered an independent observation, and drifter velocities are calculated using a forward-difference scheme on the drifter locations </w:t>
      </w:r>
      <w:r w:rsidR="00806C21">
        <w:fldChar w:fldCharType="begin" w:fldLock="1"/>
      </w:r>
      <w:r w:rsidR="00073D18">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rsidR="00806C21">
        <w:fldChar w:fldCharType="separate"/>
      </w:r>
      <w:r w:rsidR="00806C21" w:rsidRPr="00F65B6A">
        <w:rPr>
          <w:noProof/>
        </w:rPr>
        <w:t>(Davis, 1991; MacMahan et al., 2010)</w:t>
      </w:r>
      <w:r w:rsidR="00806C21">
        <w:fldChar w:fldCharType="end"/>
      </w:r>
      <w:r w:rsidR="00806C21">
        <w:t xml:space="preserve">. Given a high density of observations, drifter tracks can be binned </w:t>
      </w:r>
      <w:proofErr w:type="spellStart"/>
      <w:r>
        <w:t>spatially</w:t>
      </w:r>
      <w:r w:rsidR="00806C21">
        <w:t>as</w:t>
      </w:r>
      <w:proofErr w:type="spellEnd"/>
      <w:r w:rsidR="00806C21">
        <w:t xml:space="preserve"> long as the bins are smaller than the scale of the flow structure to be observed </w:t>
      </w:r>
      <w:r w:rsidR="00806C21">
        <w:fldChar w:fldCharType="begin" w:fldLock="1"/>
      </w:r>
      <w:r w:rsidR="00073D18">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mendeley" : { "previouslyFormattedCitation" : "(Davis, 1991)" }, "properties" : { "noteIndex" : 0 }, "schema" : "https://github.com/citation-style-language/schema/raw/master/csl-citation.json" }</w:instrText>
      </w:r>
      <w:r w:rsidR="00806C21">
        <w:fldChar w:fldCharType="separate"/>
      </w:r>
      <w:r w:rsidR="00806C21" w:rsidRPr="00B77327">
        <w:rPr>
          <w:noProof/>
        </w:rPr>
        <w:t>(Davis, 1991)</w:t>
      </w:r>
      <w:r w:rsidR="00806C21">
        <w:fldChar w:fldCharType="end"/>
      </w:r>
      <w:r w:rsidR="00806C21">
        <w:t xml:space="preserve">. </w:t>
      </w:r>
      <w:r>
        <w:t>For this research, d</w:t>
      </w:r>
      <w:r w:rsidR="00806C21">
        <w:t xml:space="preserve">rifter tracks </w:t>
      </w:r>
      <w:r>
        <w:t>are</w:t>
      </w:r>
      <w:r w:rsidR="00806C21">
        <w:t xml:space="preserve"> binned by </w:t>
      </w:r>
      <w:r>
        <w:t xml:space="preserve">spatially in </w:t>
      </w:r>
      <w:r w:rsidR="00806C21">
        <w:t xml:space="preserve">100 m x 100 m grid cells and averaged over the time of deployment </w:t>
      </w:r>
      <w:r w:rsidR="00806C21">
        <w:fldChar w:fldCharType="begin" w:fldLock="1"/>
      </w:r>
      <w:r w:rsidR="00073D18">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806C21">
        <w:fldChar w:fldCharType="separate"/>
      </w:r>
      <w:r w:rsidR="00806C21" w:rsidRPr="00B77327">
        <w:rPr>
          <w:noProof/>
        </w:rPr>
        <w:t>(MacMahan et al., 2010)</w:t>
      </w:r>
      <w:r w:rsidR="00806C21">
        <w:fldChar w:fldCharType="end"/>
      </w:r>
      <w:r w:rsidR="00806C21">
        <w:t xml:space="preserve">, yielding a grid of arrows pointing in the mean flow direction, sized by speed, and colored by number of observations, similar to </w:t>
      </w:r>
      <w:r w:rsidR="00806C21">
        <w:fldChar w:fldCharType="begin"/>
      </w:r>
      <w:r w:rsidR="00806C21">
        <w:instrText xml:space="preserve"> REF _Ref390278802 \h </w:instrText>
      </w:r>
      <w:r w:rsidR="005009D9">
        <w:instrText xml:space="preserve"> \* MERGEFORMAT </w:instrText>
      </w:r>
      <w:r w:rsidR="00806C21">
        <w:fldChar w:fldCharType="separate"/>
      </w:r>
      <w:r w:rsidR="00073D18">
        <w:t xml:space="preserve">Figure </w:t>
      </w:r>
      <w:r w:rsidR="00073D18">
        <w:rPr>
          <w:noProof/>
        </w:rPr>
        <w:t>6</w:t>
      </w:r>
      <w:r w:rsidR="00806C21">
        <w:fldChar w:fldCharType="end"/>
      </w:r>
      <w:r w:rsidR="00806C21">
        <w:t xml:space="preserve">. Residence times </w:t>
      </w:r>
      <w:r>
        <w:t>are</w:t>
      </w:r>
      <w:r w:rsidR="00806C21">
        <w:t xml:space="preserve"> calculated as a function of average flow speed through the 10m grid cell. </w:t>
      </w:r>
      <w:r w:rsidR="00E959A2">
        <w:t xml:space="preserve">To determine the relationship of residence time and wave-, wind-, and tidal forcing, regressions are calculated between forcing data and residence time (calculated from current speeds categorized by end-member conditions and binned over the north and south reefs) </w:t>
      </w:r>
      <w:r w:rsidR="00E959A2">
        <w:fldChar w:fldCharType="begin" w:fldLock="1"/>
      </w:r>
      <w:r w:rsidR="00073D18">
        <w:instrText>ADDIN CSL_CITATION { "citationItems" : [ { "id" : "ITEM-1",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1", "issue" : "4", "issued" : { "date-parts" : [ [ "2009", "4" ] ] }, "page" : "873-893", "title" : "Wave-Driven Circulation of a Coastal Reef\u2013Lagoon System", "type" : "article-journal", "volume" : "39" }, "uris" : [ "http://www.mendeley.com/documents/?uuid=becefb9d-bfad-46ff-9a1b-4de5932dc15e" ] } ], "mendeley" : { "previouslyFormattedCitation" : "(Lowe et al., 2009)" }, "properties" : { "noteIndex" : 0 }, "schema" : "https://github.com/citation-style-language/schema/raw/master/csl-citation.json" }</w:instrText>
      </w:r>
      <w:r w:rsidR="00E959A2">
        <w:fldChar w:fldCharType="separate"/>
      </w:r>
      <w:r w:rsidR="00E959A2" w:rsidRPr="00FC1E4D">
        <w:rPr>
          <w:noProof/>
        </w:rPr>
        <w:t>(Lowe et al., 2009)</w:t>
      </w:r>
      <w:r w:rsidR="00E959A2">
        <w:fldChar w:fldCharType="end"/>
      </w:r>
      <w:r w:rsidR="00E959A2">
        <w:t xml:space="preserve">. </w:t>
      </w:r>
    </w:p>
    <w:p w14:paraId="0FCDC7F8" w14:textId="77777777" w:rsidR="00806C21" w:rsidRDefault="00806C21" w:rsidP="005009D9">
      <w:pPr>
        <w:keepNext/>
      </w:pPr>
      <w:r w:rsidRPr="00703BBA">
        <w:rPr>
          <w:noProof/>
        </w:rPr>
        <w:drawing>
          <wp:inline distT="0" distB="0" distL="0" distR="0" wp14:anchorId="03F5922C" wp14:editId="098414C5">
            <wp:extent cx="2211135" cy="166608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rotWithShape="1">
                    <a:blip r:embed="rId17" cstate="print">
                      <a:extLst>
                        <a:ext uri="{28A0092B-C50C-407E-A947-70E740481C1C}">
                          <a14:useLocalDpi xmlns:a14="http://schemas.microsoft.com/office/drawing/2010/main" val="0"/>
                        </a:ext>
                      </a:extLst>
                    </a:blip>
                    <a:srcRect l="11055" b="10180"/>
                    <a:stretch/>
                  </pic:blipFill>
                  <pic:spPr bwMode="auto">
                    <a:xfrm>
                      <a:off x="0" y="0"/>
                      <a:ext cx="2263872" cy="1705818"/>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22360010" wp14:editId="3D686991">
            <wp:extent cx="2202719" cy="166497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rotWithShape="1">
                    <a:blip r:embed="rId18" cstate="print">
                      <a:extLst>
                        <a:ext uri="{28A0092B-C50C-407E-A947-70E740481C1C}">
                          <a14:useLocalDpi xmlns:a14="http://schemas.microsoft.com/office/drawing/2010/main" val="0"/>
                        </a:ext>
                      </a:extLst>
                    </a:blip>
                    <a:srcRect l="11092" b="9934"/>
                    <a:stretch/>
                  </pic:blipFill>
                  <pic:spPr bwMode="auto">
                    <a:xfrm>
                      <a:off x="0" y="0"/>
                      <a:ext cx="2203513" cy="1665570"/>
                    </a:xfrm>
                    <a:prstGeom prst="rect">
                      <a:avLst/>
                    </a:prstGeom>
                    <a:ln>
                      <a:noFill/>
                    </a:ln>
                    <a:extLst>
                      <a:ext uri="{53640926-AAD7-44D8-BBD7-CCE9431645EC}">
                        <a14:shadowObscured xmlns:a14="http://schemas.microsoft.com/office/drawing/2010/main"/>
                      </a:ext>
                    </a:extLst>
                  </pic:spPr>
                </pic:pic>
              </a:graphicData>
            </a:graphic>
          </wp:inline>
        </w:drawing>
      </w:r>
    </w:p>
    <w:p w14:paraId="647D365B" w14:textId="77777777" w:rsidR="00806C21" w:rsidRDefault="00806C21" w:rsidP="005009D9">
      <w:pPr>
        <w:pStyle w:val="Caption"/>
      </w:pPr>
      <w:bookmarkStart w:id="48" w:name="_Ref390278802"/>
      <w:r>
        <w:t xml:space="preserve">Figure </w:t>
      </w:r>
      <w:fldSimple w:instr=" SEQ Figure \* ARABIC ">
        <w:r w:rsidR="00073D18">
          <w:rPr>
            <w:noProof/>
          </w:rPr>
          <w:t>6</w:t>
        </w:r>
      </w:fldSimple>
      <w:bookmarkEnd w:id="48"/>
      <w:r>
        <w:t xml:space="preserve">. </w:t>
      </w:r>
      <w:r w:rsidRPr="005B1AD8">
        <w:t>Drifter tracks during various “end-member” forcing conditions are binned by 10</w:t>
      </w:r>
      <w:r>
        <w:t xml:space="preserve">0 </w:t>
      </w:r>
      <w:r w:rsidRPr="005B1AD8">
        <w:t>m x 1</w:t>
      </w:r>
      <w:r>
        <w:t>0</w:t>
      </w:r>
      <w:r w:rsidRPr="005B1AD8">
        <w:t>0</w:t>
      </w:r>
      <w:r>
        <w:t xml:space="preserve"> </w:t>
      </w:r>
      <w:r w:rsidRPr="005B1AD8">
        <w:t>m grid cells and averaged.</w:t>
      </w:r>
    </w:p>
    <w:p w14:paraId="329B22EB" w14:textId="77777777" w:rsidR="00806C21" w:rsidRDefault="00806C21" w:rsidP="00BB5B8E">
      <w:pPr>
        <w:pStyle w:val="Heading2"/>
        <w:numPr>
          <w:ilvl w:val="0"/>
          <w:numId w:val="0"/>
        </w:numPr>
      </w:pPr>
      <w:r>
        <w:lastRenderedPageBreak/>
        <w:t>Field Data Collection</w:t>
      </w:r>
    </w:p>
    <w:p w14:paraId="43CFA58F" w14:textId="77777777" w:rsidR="0091418E" w:rsidRPr="00703BBA" w:rsidRDefault="0091418E" w:rsidP="0091418E">
      <w:pPr>
        <w:keepNext/>
      </w:pPr>
      <w:r>
        <w:rPr>
          <w:noProof/>
        </w:rPr>
        <mc:AlternateContent>
          <mc:Choice Requires="wpg">
            <w:drawing>
              <wp:anchor distT="0" distB="0" distL="114300" distR="114300" simplePos="0" relativeHeight="251659264" behindDoc="0" locked="0" layoutInCell="1" allowOverlap="1" wp14:anchorId="3230987F" wp14:editId="4C64B040">
                <wp:simplePos x="0" y="0"/>
                <wp:positionH relativeFrom="column">
                  <wp:posOffset>3762375</wp:posOffset>
                </wp:positionH>
                <wp:positionV relativeFrom="paragraph">
                  <wp:posOffset>250825</wp:posOffset>
                </wp:positionV>
                <wp:extent cx="2066925" cy="1038225"/>
                <wp:effectExtent l="19050" t="19050" r="28575" b="28575"/>
                <wp:wrapNone/>
                <wp:docPr id="2" name="Group 2"/>
                <wp:cNvGraphicFramePr/>
                <a:graphic xmlns:a="http://schemas.openxmlformats.org/drawingml/2006/main">
                  <a:graphicData uri="http://schemas.microsoft.com/office/word/2010/wordprocessingGroup">
                    <wpg:wgp>
                      <wpg:cNvGrpSpPr/>
                      <wpg:grpSpPr>
                        <a:xfrm>
                          <a:off x="0" y="0"/>
                          <a:ext cx="2066925" cy="1038225"/>
                          <a:chOff x="0" y="0"/>
                          <a:chExt cx="2332355" cy="1171575"/>
                        </a:xfrm>
                      </wpg:grpSpPr>
                      <pic:pic xmlns:pic="http://schemas.openxmlformats.org/drawingml/2006/picture">
                        <pic:nvPicPr>
                          <pic:cNvPr id="20" name="Picture 2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9163D" id="Group 2" o:spid="_x0000_s1026" style="position:absolute;margin-left:296.25pt;margin-top:19.75pt;width:162.75pt;height:81.75pt;z-index:251659264;mso-width-relative:margin;mso-height-relative:margin"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hNL/BAAAA2wAAAA8AAABkcnMvZG93bnJldi54bWxET91qgzAUvh/sHcIZ9G6Nk7KKbVpKQagw&#10;HLN9gIM5Vac5EZNa9/bLRaGXH9//dj+bXkw0utaygo9lBIK4srrlWsHlnL0nIJxH1thbJgV/5GC/&#10;e33ZYqrtnX9oKn0tQgi7FBU03g+plK5qyKBb2oE4cFc7GvQBjrXUI95DuOllHEWf0mDLoaHBgY4N&#10;VV15MwrW+ep3LS+n/KuLM/rupiI5ZIVSi7f5sAHhafZP8cN90grisD58CT9A7v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XhNL/BAAAA2wAAAA8AAAAAAAAAAAAAAAAAnwIA&#10;AGRycy9kb3ducmV2LnhtbFBLBQYAAAAABAAEAPcAAACNAwAAAAA=&#10;" stroked="t" strokecolor="white [3212]" strokeweight="1.5pt">
                  <v:imagedata r:id="rId20"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609248BE" wp14:editId="66FD87AC">
            <wp:extent cx="5010150" cy="3738030"/>
            <wp:effectExtent l="57150" t="57150" r="114300" b="11049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150" cy="373803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14:paraId="52E8B0B3" w14:textId="239B1475" w:rsidR="0091418E" w:rsidRPr="0091418E" w:rsidRDefault="0091418E" w:rsidP="00E959A2">
      <w:pPr>
        <w:pStyle w:val="Caption"/>
      </w:pPr>
      <w:bookmarkStart w:id="49" w:name="_Ref387316245"/>
      <w:bookmarkStart w:id="50" w:name="_Ref387317259"/>
      <w:r w:rsidRPr="00703BBA">
        <w:t xml:space="preserve">Figure </w:t>
      </w:r>
      <w:fldSimple w:instr=" SEQ Figure \* ARABIC ">
        <w:r w:rsidR="00073D18">
          <w:rPr>
            <w:noProof/>
          </w:rPr>
          <w:t>7</w:t>
        </w:r>
      </w:fldSimple>
      <w:bookmarkEnd w:id="49"/>
      <w:r w:rsidRPr="00703BBA">
        <w:t xml:space="preserve">. </w:t>
      </w:r>
      <w:r>
        <w:t>Data collection locations in</w:t>
      </w:r>
      <w:r w:rsidRPr="00703BBA">
        <w:t xml:space="preserve"> Faga'alu Bay</w:t>
      </w:r>
      <w:bookmarkEnd w:id="50"/>
      <w:r>
        <w:t>. Wind speed and direction was recorded at the weather station (</w:t>
      </w:r>
      <w:proofErr w:type="spellStart"/>
      <w:r>
        <w:t>WxStation</w:t>
      </w:r>
      <w:proofErr w:type="spellEnd"/>
      <w:r>
        <w:t>), a Dobie wave gauge recorded wave height and period (Wave Gauge), three ADCP’s were deployed for one week to measure</w:t>
      </w:r>
      <w:r w:rsidR="00E959A2">
        <w:t xml:space="preserve"> current speed and direction, and five GPS-logging drifters were deployed from the same five launch zones (</w:t>
      </w:r>
      <w:proofErr w:type="spellStart"/>
      <w:r w:rsidR="00E959A2">
        <w:t>DrifterLaunch</w:t>
      </w:r>
      <w:proofErr w:type="spellEnd"/>
      <w:r w:rsidR="00E959A2">
        <w:t>) for thirty separate deploym</w:t>
      </w:r>
      <w:r w:rsidR="00EC2AA1">
        <w:t xml:space="preserve">ents (January to March, 2014). </w:t>
      </w:r>
    </w:p>
    <w:p w14:paraId="04974D65" w14:textId="77777777" w:rsidR="00806C21" w:rsidRPr="00703BBA" w:rsidRDefault="00806C21" w:rsidP="005009D9">
      <w:pPr>
        <w:pStyle w:val="Heading3"/>
      </w:pPr>
      <w:bookmarkStart w:id="51" w:name="_Toc389207926"/>
      <w:r w:rsidRPr="00703BBA">
        <w:t>Wave</w:t>
      </w:r>
      <w:r>
        <w:t>, Wind and Tide</w:t>
      </w:r>
      <w:r w:rsidRPr="00703BBA">
        <w:t xml:space="preserve"> data</w:t>
      </w:r>
      <w:bookmarkEnd w:id="51"/>
    </w:p>
    <w:p w14:paraId="3B80BBC3" w14:textId="388A29F9" w:rsidR="00806C21" w:rsidRPr="00703BBA" w:rsidRDefault="00806C21" w:rsidP="005009D9">
      <w:pPr>
        <w:ind w:firstLine="576"/>
      </w:pPr>
      <w:r w:rsidRPr="00703BBA">
        <w:t xml:space="preserve">A NIWA Dobie-A wave/tide gauge (DOBIE) was deployed on the southern reef slope at 10m depth, and recorded </w:t>
      </w:r>
      <w:r>
        <w:t>in</w:t>
      </w:r>
      <w:r w:rsidRPr="00703BBA">
        <w:t xml:space="preserve"> 512</w:t>
      </w:r>
      <w:r>
        <w:t xml:space="preserve"> </w:t>
      </w:r>
      <w:r w:rsidRPr="00703BBA">
        <w:t>s</w:t>
      </w:r>
      <w:r>
        <w:t>econd</w:t>
      </w:r>
      <w:r w:rsidRPr="00703BBA">
        <w:t xml:space="preserve"> burst</w:t>
      </w:r>
      <w:r>
        <w:t>s</w:t>
      </w:r>
      <w:r w:rsidRPr="00703BBA">
        <w:t xml:space="preserve"> at 2Hz at the top of every hour. The DOBIE malfunctioned and recorded no data coinciding with the ADCP deployment, but showed good comparison with NOAA </w:t>
      </w:r>
      <w:proofErr w:type="spellStart"/>
      <w:r w:rsidRPr="00703BBA">
        <w:t>WaveWatchIII</w:t>
      </w:r>
      <w:proofErr w:type="spellEnd"/>
      <w:r w:rsidRPr="00703BBA">
        <w:t xml:space="preserve"> (WW3) modeled swell height and direction. Swell height and direction output from WW3 </w:t>
      </w:r>
      <w:r w:rsidR="00B60862">
        <w:t>are</w:t>
      </w:r>
      <w:r w:rsidRPr="00703BBA">
        <w:t xml:space="preserve"> used to characterize wave forcing </w:t>
      </w:r>
      <w:r>
        <w:t>in the analysis of the ADCP data and to define the end</w:t>
      </w:r>
      <w:r w:rsidR="00B60862">
        <w:t xml:space="preserve">-member conditions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14:paraId="54AFF7CA" w14:textId="10F86527" w:rsidR="00806C21" w:rsidRPr="00703BBA" w:rsidRDefault="00B60862" w:rsidP="005009D9">
      <w:pPr>
        <w:ind w:firstLine="576"/>
      </w:pPr>
      <w:r>
        <w:t>Meteorological data during instrument deployment</w:t>
      </w:r>
      <w:r w:rsidR="00806C21" w:rsidRPr="00703BBA">
        <w:t xml:space="preserve"> were obtained from a Davis </w:t>
      </w:r>
      <w:proofErr w:type="spellStart"/>
      <w:r w:rsidR="00806C21" w:rsidRPr="00703BBA">
        <w:t>VantagePro</w:t>
      </w:r>
      <w:proofErr w:type="spellEnd"/>
      <w:r w:rsidR="00806C21" w:rsidRPr="00703BBA">
        <w:t xml:space="preserve"> weather station installed near the stream mouth, approximately 5</w:t>
      </w:r>
      <w:r w:rsidR="00806C21">
        <w:t xml:space="preserve"> </w:t>
      </w:r>
      <w:r w:rsidR="00806C21" w:rsidRPr="00703BBA">
        <w:t>m above sea level on a pole mounted to a building</w:t>
      </w:r>
      <w:r w:rsidR="00806C21">
        <w:t xml:space="preserve"> (</w:t>
      </w:r>
      <w:proofErr w:type="spellStart"/>
      <w:r w:rsidR="00806C21">
        <w:t>WxStation</w:t>
      </w:r>
      <w:proofErr w:type="spellEnd"/>
      <w:r w:rsidR="00806C21">
        <w:t xml:space="preserve">, </w:t>
      </w:r>
      <w:r w:rsidR="00806C21">
        <w:fldChar w:fldCharType="begin"/>
      </w:r>
      <w:r w:rsidR="00806C21">
        <w:instrText xml:space="preserve"> REF _Ref387316245 \h </w:instrText>
      </w:r>
      <w:r w:rsidR="005009D9">
        <w:instrText xml:space="preserve"> \* MERGEFORMAT </w:instrText>
      </w:r>
      <w:r w:rsidR="00806C21">
        <w:fldChar w:fldCharType="separate"/>
      </w:r>
      <w:r w:rsidR="00073D18" w:rsidRPr="00703BBA">
        <w:t xml:space="preserve">Figure </w:t>
      </w:r>
      <w:r w:rsidR="00073D18">
        <w:rPr>
          <w:noProof/>
        </w:rPr>
        <w:t>7</w:t>
      </w:r>
      <w:r w:rsidR="00806C21">
        <w:fldChar w:fldCharType="end"/>
      </w:r>
      <w:r w:rsidR="00806C21">
        <w:t>)</w:t>
      </w:r>
      <w:r w:rsidR="00806C21" w:rsidRPr="00703BBA">
        <w:t xml:space="preserve">. Wind </w:t>
      </w:r>
      <w:r>
        <w:t>velocity</w:t>
      </w:r>
      <w:r w:rsidR="00806C21" w:rsidRPr="00703BBA">
        <w:t>, barometric pressure, and precipitation were recorded at 15</w:t>
      </w:r>
      <w:r w:rsidR="00806C21">
        <w:t xml:space="preserve"> </w:t>
      </w:r>
      <w:r w:rsidR="00806C21" w:rsidRPr="00703BBA">
        <w:t>min intervals. Meteorological and tide data w</w:t>
      </w:r>
      <w:r w:rsidR="00806C21">
        <w:t>ere</w:t>
      </w:r>
      <w:r w:rsidR="00806C21" w:rsidRPr="00703BBA">
        <w:t xml:space="preserve"> also recorded</w:t>
      </w:r>
      <w:r>
        <w:t xml:space="preserve"> at a NOAA NDBC station (NSTP6)</w:t>
      </w:r>
      <w:r w:rsidR="00806C21" w:rsidRPr="00703BBA">
        <w:t xml:space="preserve"> 1.8</w:t>
      </w:r>
      <w:r w:rsidR="00806C21">
        <w:t xml:space="preserve"> </w:t>
      </w:r>
      <w:r w:rsidR="00806C21" w:rsidRPr="00703BBA">
        <w:t>km north</w:t>
      </w:r>
      <w:r w:rsidR="00806C21">
        <w:t xml:space="preserve"> of the study area</w:t>
      </w:r>
      <w:r w:rsidR="00806C21" w:rsidRPr="00703BBA">
        <w:t xml:space="preserve">. Wind </w:t>
      </w:r>
      <w:r>
        <w:t>velocity</w:t>
      </w:r>
      <w:r w:rsidR="00806C21" w:rsidRPr="00703BBA">
        <w:t>, barometric pressure, and water level were recorded at NSTP6 at 6</w:t>
      </w:r>
      <w:r w:rsidR="00806C21">
        <w:t xml:space="preserve"> min</w:t>
      </w:r>
      <w:r w:rsidR="00806C21" w:rsidRPr="00703BBA">
        <w:t xml:space="preserve"> intervals. </w:t>
      </w:r>
      <w:r w:rsidR="00806C21">
        <w:t xml:space="preserve">For this study, wind conditions are sufficiently described qualitatively so the topographic effects on wind speed and direction recorded at the stations are considered inconsequential </w:t>
      </w:r>
      <w:r w:rsidR="00806C21">
        <w:fldChar w:fldCharType="begin" w:fldLock="1"/>
      </w:r>
      <w:r w:rsidR="00073D18">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rsidR="00806C21">
        <w:fldChar w:fldCharType="separate"/>
      </w:r>
      <w:r w:rsidR="00806C21" w:rsidRPr="002369CC">
        <w:rPr>
          <w:noProof/>
        </w:rPr>
        <w:t>(Storlazzi et al., 2004)</w:t>
      </w:r>
      <w:r w:rsidR="00806C21">
        <w:fldChar w:fldCharType="end"/>
      </w:r>
      <w:r w:rsidR="00806C21">
        <w:t>.</w:t>
      </w:r>
    </w:p>
    <w:p w14:paraId="7DC1D2F3" w14:textId="77777777" w:rsidR="00806C21" w:rsidRDefault="00806C21" w:rsidP="005009D9">
      <w:pPr>
        <w:pStyle w:val="Heading3"/>
      </w:pPr>
      <w:r>
        <w:lastRenderedPageBreak/>
        <w:t>Eulerian and Lagrangian flow measurements</w:t>
      </w:r>
    </w:p>
    <w:p w14:paraId="6CC6A96D" w14:textId="77777777" w:rsidR="00B60862" w:rsidRDefault="00B60862" w:rsidP="00B60862">
      <w:pPr>
        <w:ind w:firstLine="576"/>
      </w:pPr>
    </w:p>
    <w:p w14:paraId="1C5EBAF4" w14:textId="77777777" w:rsidR="00B60862" w:rsidRDefault="00B60862" w:rsidP="00B60862">
      <w:pPr>
        <w:spacing w:after="0"/>
      </w:pPr>
      <w:r w:rsidRPr="00703BBA">
        <w:rPr>
          <w:noProof/>
        </w:rPr>
        <w:drawing>
          <wp:inline distT="0" distB="0" distL="0" distR="0" wp14:anchorId="6DCD13E6" wp14:editId="6F814A00">
            <wp:extent cx="2542540" cy="1935478"/>
            <wp:effectExtent l="0" t="0" r="0" b="8255"/>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84350" cy="1967305"/>
                    </a:xfrm>
                    <a:prstGeom prst="rect">
                      <a:avLst/>
                    </a:prstGeom>
                    <a:noFill/>
                    <a:ln>
                      <a:noFill/>
                    </a:ln>
                  </pic:spPr>
                </pic:pic>
              </a:graphicData>
            </a:graphic>
          </wp:inline>
        </w:drawing>
      </w:r>
      <w:r w:rsidRPr="00703BBA">
        <w:rPr>
          <w:noProof/>
        </w:rPr>
        <w:drawing>
          <wp:inline distT="0" distB="0" distL="0" distR="0" wp14:anchorId="4E00CE1F" wp14:editId="0FF0594D">
            <wp:extent cx="2581910" cy="1936432"/>
            <wp:effectExtent l="0" t="0" r="889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9607" cy="1964705"/>
                    </a:xfrm>
                    <a:prstGeom prst="rect">
                      <a:avLst/>
                    </a:prstGeom>
                  </pic:spPr>
                </pic:pic>
              </a:graphicData>
            </a:graphic>
          </wp:inline>
        </w:drawing>
      </w:r>
    </w:p>
    <w:p w14:paraId="7936DBF5" w14:textId="77777777" w:rsidR="00B60862" w:rsidRPr="00703BBA" w:rsidRDefault="00B60862" w:rsidP="00B60862">
      <w:pPr>
        <w:keepNext/>
        <w:spacing w:after="0"/>
      </w:pPr>
      <w:r w:rsidRPr="00703BBA">
        <w:rPr>
          <w:noProof/>
        </w:rPr>
        <w:drawing>
          <wp:inline distT="0" distB="0" distL="0" distR="0" wp14:anchorId="129E90E1" wp14:editId="6828BA2A">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24"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7D7AC076" wp14:editId="69365B96">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25"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p>
    <w:p w14:paraId="46EF7E22" w14:textId="656478E9" w:rsidR="00B60862" w:rsidRPr="00B60862" w:rsidRDefault="00B60862" w:rsidP="00B60862">
      <w:pPr>
        <w:pStyle w:val="Caption"/>
      </w:pPr>
      <w:bookmarkStart w:id="52" w:name="_Ref387316109"/>
      <w:bookmarkStart w:id="53" w:name="_Ref387316089"/>
      <w:r w:rsidRPr="00703BBA">
        <w:t xml:space="preserve">Figure </w:t>
      </w:r>
      <w:fldSimple w:instr=" SEQ Figure \* ARABIC ">
        <w:r w:rsidR="00073D18">
          <w:rPr>
            <w:noProof/>
          </w:rPr>
          <w:t>8</w:t>
        </w:r>
      </w:fldSimple>
      <w:bookmarkEnd w:id="52"/>
      <w:r w:rsidRPr="00703BBA">
        <w:t>. ADCP</w:t>
      </w:r>
      <w:r>
        <w:t xml:space="preserve"> and drifter</w:t>
      </w:r>
      <w:r w:rsidRPr="00703BBA">
        <w:t xml:space="preserve"> deployment.</w:t>
      </w:r>
      <w:bookmarkEnd w:id="53"/>
    </w:p>
    <w:p w14:paraId="0FC6BAED" w14:textId="77777777" w:rsidR="00806C21" w:rsidRPr="0039795F" w:rsidRDefault="00806C21" w:rsidP="005009D9">
      <w:pPr>
        <w:rPr>
          <w:b/>
        </w:rPr>
      </w:pPr>
      <w:r w:rsidRPr="0039795F">
        <w:rPr>
          <w:b/>
        </w:rPr>
        <w:t>Acoustic Doppler Current Profilers (ADCP)</w:t>
      </w:r>
    </w:p>
    <w:p w14:paraId="065FCE0E" w14:textId="3647E389" w:rsidR="00806C21" w:rsidRPr="00703BBA" w:rsidRDefault="00806C21" w:rsidP="00B60862">
      <w:pPr>
        <w:ind w:firstLine="576"/>
      </w:pPr>
      <w:r w:rsidRPr="00703BBA">
        <w:t xml:space="preserve">Three Nortek Aquadopp ADCP were supplied by the USGS Pacific </w:t>
      </w:r>
      <w:r>
        <w:t>Coastal and Marine</w:t>
      </w:r>
      <w:r w:rsidRPr="00703BBA">
        <w:t xml:space="preserve"> Science Center in Santa Cruz,</w:t>
      </w:r>
      <w:r>
        <w:t xml:space="preserve"> </w:t>
      </w:r>
      <w:r w:rsidRPr="00703BBA">
        <w:t>CA, and deployed on the reef flat in Faga’alu for one week:</w:t>
      </w:r>
      <w:r>
        <w:t xml:space="preserve"> </w:t>
      </w:r>
      <w:r w:rsidRPr="00703BBA">
        <w:t>15-23</w:t>
      </w:r>
      <w:r>
        <w:t xml:space="preserve"> February</w:t>
      </w:r>
      <w:r w:rsidRPr="00703BBA">
        <w:t>, 2014 (</w:t>
      </w:r>
      <w:r>
        <w:fldChar w:fldCharType="begin"/>
      </w:r>
      <w:r>
        <w:instrText xml:space="preserve"> REF _Ref387316245 \h </w:instrText>
      </w:r>
      <w:r w:rsidR="005009D9">
        <w:instrText xml:space="preserve"> \* MERGEFORMAT </w:instrText>
      </w:r>
      <w:r>
        <w:fldChar w:fldCharType="separate"/>
      </w:r>
      <w:r w:rsidR="00073D18" w:rsidRPr="00703BBA">
        <w:t xml:space="preserve">Figure </w:t>
      </w:r>
      <w:r w:rsidR="00073D18">
        <w:rPr>
          <w:noProof/>
        </w:rPr>
        <w:t>7</w:t>
      </w:r>
      <w:r>
        <w:fldChar w:fldCharType="end"/>
      </w:r>
      <w:r>
        <w:t xml:space="preserve">; </w:t>
      </w:r>
      <w:r>
        <w:fldChar w:fldCharType="begin"/>
      </w:r>
      <w:r>
        <w:instrText xml:space="preserve"> REF _Ref387316109 \h </w:instrText>
      </w:r>
      <w:r w:rsidR="005009D9">
        <w:instrText xml:space="preserve"> \* MERGEFORMAT </w:instrText>
      </w:r>
      <w:r>
        <w:fldChar w:fldCharType="separate"/>
      </w:r>
      <w:r w:rsidR="00073D18" w:rsidRPr="00703BBA">
        <w:t xml:space="preserve">Figure </w:t>
      </w:r>
      <w:r w:rsidR="00073D18">
        <w:rPr>
          <w:noProof/>
        </w:rPr>
        <w:t>8</w:t>
      </w:r>
      <w:r>
        <w:fldChar w:fldCharType="end"/>
      </w:r>
      <w:r w:rsidRPr="00703BBA">
        <w:t>). Flow speed and direction w</w:t>
      </w:r>
      <w:r>
        <w:t>ere recorded every 20 min</w:t>
      </w:r>
      <w:r w:rsidRPr="00703BBA">
        <w:t xml:space="preserve"> at 1</w:t>
      </w:r>
      <w:r>
        <w:t xml:space="preserve"> </w:t>
      </w:r>
      <w:r w:rsidRPr="00703BBA">
        <w:t>Hz (not sure what the actual specs were,</w:t>
      </w:r>
      <w:r w:rsidR="00B60862">
        <w:t xml:space="preserve"> Curt programmed them). On the n</w:t>
      </w:r>
      <w:r w:rsidRPr="00703BBA">
        <w:t>orthern reef the water level dropped below the minimum blanking distance of the ADCP at low tides, and flow is assumed to be nearly zero during these times given the relatively low wate</w:t>
      </w:r>
      <w:r>
        <w:t xml:space="preserve">r depth. </w:t>
      </w:r>
    </w:p>
    <w:p w14:paraId="2470B05A" w14:textId="77777777" w:rsidR="00806C21" w:rsidRPr="0039795F" w:rsidRDefault="00806C21" w:rsidP="005009D9">
      <w:pPr>
        <w:rPr>
          <w:b/>
        </w:rPr>
      </w:pPr>
      <w:r>
        <w:rPr>
          <w:b/>
        </w:rPr>
        <w:t>GPS-logging Drifters</w:t>
      </w:r>
    </w:p>
    <w:p w14:paraId="122A2831" w14:textId="6ACFBF28" w:rsidR="00806C21" w:rsidRDefault="00806C21" w:rsidP="005009D9">
      <w:pPr>
        <w:ind w:firstLine="576"/>
      </w:pPr>
      <w:r>
        <w:t xml:space="preserve">Drifter designs typically involve the use of a suspended drogue </w:t>
      </w:r>
      <w:r>
        <w:fldChar w:fldCharType="begin" w:fldLock="1"/>
      </w:r>
      <w:r w:rsidR="00073D18">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rsidR="00073D18">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00532115" w:rsidRPr="00532115">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14:paraId="76549BD1" w14:textId="77777777" w:rsidR="00806C21" w:rsidRDefault="00806C21" w:rsidP="005009D9">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n=1)</w:t>
      </w:r>
      <w:r w:rsidRPr="00703BBA">
        <w:t xml:space="preserve">. Five drifters were designed and constructed on-island, from PVC tubing and plastic sheeting, with a small waterproof housing for the </w:t>
      </w:r>
      <w:r w:rsidRPr="00703BBA">
        <w:lastRenderedPageBreak/>
        <w:t>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073D18" w:rsidRPr="00703BBA">
        <w:t xml:space="preserve">Figure </w:t>
      </w:r>
      <w:r w:rsidR="00073D18">
        <w:rPr>
          <w:noProof/>
        </w:rPr>
        <w:t>8</w:t>
      </w:r>
      <w:r w:rsidRPr="00703BBA">
        <w:fldChar w:fldCharType="end"/>
      </w:r>
      <w:r>
        <w:t xml:space="preserve">). </w:t>
      </w:r>
      <w:r w:rsidRPr="00703BBA">
        <w:t xml:space="preserve">Deployments were conducted </w:t>
      </w:r>
      <w:r>
        <w:t xml:space="preserve">opportunistically </w:t>
      </w:r>
      <w:r w:rsidRPr="00703BBA">
        <w:t>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measurements under various forcing conditions</w:t>
      </w:r>
      <w:r w:rsidRPr="00703BBA">
        <w:t xml:space="preserve">. Thirty deployments were conducted, with twenty-two of those deployments </w:t>
      </w:r>
      <w:r>
        <w:t>coinciding with ADCP deployment.</w:t>
      </w:r>
    </w:p>
    <w:p w14:paraId="26EA8DB9" w14:textId="77777777" w:rsidR="00806C21" w:rsidRDefault="00806C21" w:rsidP="00BB5B8E">
      <w:pPr>
        <w:pStyle w:val="Heading2"/>
        <w:numPr>
          <w:ilvl w:val="0"/>
          <w:numId w:val="0"/>
        </w:numPr>
      </w:pPr>
      <w:bookmarkStart w:id="54" w:name="_Toc389207928"/>
      <w:r>
        <w:t xml:space="preserve">Expected </w:t>
      </w:r>
      <w:r w:rsidRPr="00703BBA">
        <w:t>Results</w:t>
      </w:r>
      <w:r>
        <w:t>/Outcomes</w:t>
      </w:r>
      <w:bookmarkEnd w:id="54"/>
    </w:p>
    <w:p w14:paraId="0F4BC229" w14:textId="77777777" w:rsidR="00806C21" w:rsidRPr="00703BBA" w:rsidRDefault="00806C21" w:rsidP="005009D9">
      <w:pPr>
        <w:ind w:firstLine="576"/>
      </w:pPr>
      <w:r>
        <w:t xml:space="preserve">It is hypothesized that under low wave </w:t>
      </w:r>
      <w:r w:rsidRPr="00703BBA">
        <w:t xml:space="preserve">conditions, mean flow directions are more variable and mean </w:t>
      </w:r>
      <w:r>
        <w:t>flow speeds are lower. Under high wave</w:t>
      </w:r>
      <w:r w:rsidRPr="00703BBA">
        <w:t xml:space="preserve"> conditions, mean flow patterns are</w:t>
      </w:r>
      <w:r>
        <w:t xml:space="preserve"> more coherent in a single direction at a given point and mean flow speeds are great</w:t>
      </w:r>
      <w:r w:rsidRPr="00703BBA">
        <w:t xml:space="preserve">er. Flow patterns are less variable near the reef crest, and more variable on the reef flat, especially the northern reef flat. </w:t>
      </w:r>
      <w:r>
        <w:t xml:space="preserve">These hypotheses will be tested by variance ellipses calculated from spatially binned ADCP and drifter data, categorized by end-member forcing condition. </w:t>
      </w:r>
    </w:p>
    <w:p w14:paraId="68644B1A" w14:textId="77777777" w:rsidR="00806C21" w:rsidRDefault="00806C21" w:rsidP="005009D9">
      <w:pPr>
        <w:ind w:firstLine="432"/>
      </w:pPr>
      <w:r>
        <w:t>It is hypothesized that r</w:t>
      </w:r>
      <w:r w:rsidRPr="00703BBA">
        <w:t>esidence time of water over the northern reef will be longer than over the southern reef</w:t>
      </w:r>
      <w:r>
        <w:t>, despite the much smaller area of the northern reef, because wave exposure and resulting flow speeds are lower</w:t>
      </w:r>
      <w:r w:rsidRPr="00703BBA">
        <w:t>.</w:t>
      </w:r>
      <w:r>
        <w:t xml:space="preserve"> This hypothesis will be tested by averaging residence time in each 10m x 10m bin over the north and south reefs under end-member conditions, and comparing their relationships with wave-, wind-, and tide-forcing.</w:t>
      </w:r>
    </w:p>
    <w:p w14:paraId="6AA204BA" w14:textId="66C1056A" w:rsidR="00806C21" w:rsidRPr="00864DE9" w:rsidRDefault="00806C21" w:rsidP="005009D9">
      <w:pPr>
        <w:ind w:firstLine="432"/>
      </w:pPr>
      <w:r>
        <w:t xml:space="preserve">The resulting empirical model of residence time over the northern and southern reefs will be used as </w:t>
      </w:r>
      <w:r w:rsidRPr="00703BBA">
        <w:t>a</w:t>
      </w:r>
      <w:r>
        <w:t xml:space="preserve"> component of </w:t>
      </w:r>
      <w:r w:rsidRPr="00703BBA">
        <w:t>a top-down model of sediment</w:t>
      </w:r>
      <w:r w:rsidR="00B60862">
        <w:t xml:space="preserve"> accumul</w:t>
      </w:r>
      <w:r w:rsidRPr="00703BBA">
        <w:t>ation on the reef</w:t>
      </w:r>
      <w:r>
        <w:t xml:space="preserve"> developed</w:t>
      </w:r>
      <w:r w:rsidRPr="00703BBA">
        <w:t xml:space="preserve"> in Paper Three</w:t>
      </w:r>
      <w:r>
        <w:t xml:space="preserve">. This study also tests a novel drifter design for use in shallow, coral reef environments, and provides a novel dataset of reef circulation from high spatial density drifter observations over a significant range of wave and wind-forcing conditions. </w:t>
      </w:r>
    </w:p>
    <w:p w14:paraId="649C3D11" w14:textId="77777777" w:rsidR="00806C21" w:rsidRDefault="00806C21" w:rsidP="005009D9"/>
    <w:p w14:paraId="58DFABC9" w14:textId="77777777" w:rsidR="00806C21" w:rsidRDefault="00806C21" w:rsidP="005009D9">
      <w:r>
        <w:br w:type="page"/>
      </w:r>
    </w:p>
    <w:p w14:paraId="69761A38" w14:textId="77777777" w:rsidR="00EC2AA1" w:rsidRDefault="00EC2AA1" w:rsidP="005009D9">
      <w:pPr>
        <w:pStyle w:val="Heading1"/>
        <w:ind w:left="432" w:hanging="432"/>
        <w:rPr>
          <w:rFonts w:asciiTheme="minorHAnsi" w:hAnsiTheme="minorHAnsi"/>
        </w:rPr>
      </w:pPr>
      <w:bookmarkStart w:id="55" w:name="_Toc389207934"/>
      <w:r>
        <w:rPr>
          <w:rFonts w:asciiTheme="minorHAnsi" w:hAnsiTheme="minorHAnsi"/>
        </w:rPr>
        <w:lastRenderedPageBreak/>
        <w:t xml:space="preserve">Paper/Part </w:t>
      </w:r>
      <w:proofErr w:type="gramStart"/>
      <w:r>
        <w:rPr>
          <w:rFonts w:asciiTheme="minorHAnsi" w:hAnsiTheme="minorHAnsi"/>
        </w:rPr>
        <w:t>Three :</w:t>
      </w:r>
      <w:proofErr w:type="gramEnd"/>
    </w:p>
    <w:p w14:paraId="17CE2C77" w14:textId="2E503A8A" w:rsidR="00806C21" w:rsidRDefault="00806C21" w:rsidP="005009D9">
      <w:pPr>
        <w:pStyle w:val="Heading1"/>
        <w:ind w:left="432" w:hanging="432"/>
        <w:rPr>
          <w:rFonts w:asciiTheme="minorHAnsi" w:hAnsiTheme="minorHAnsi"/>
        </w:rPr>
      </w:pPr>
      <w:r>
        <w:rPr>
          <w:rFonts w:asciiTheme="minorHAnsi" w:hAnsiTheme="minorHAnsi"/>
        </w:rPr>
        <w:t xml:space="preserve"> </w:t>
      </w:r>
      <w:r w:rsidRPr="005009D9">
        <w:rPr>
          <w:rFonts w:asciiTheme="minorHAnsi" w:hAnsiTheme="minorHAnsi"/>
        </w:rPr>
        <w:t>“Watershed and oceanic controls on s</w:t>
      </w:r>
      <w:r w:rsidR="00073D18">
        <w:rPr>
          <w:rFonts w:asciiTheme="minorHAnsi" w:hAnsiTheme="minorHAnsi"/>
        </w:rPr>
        <w:t>pati</w:t>
      </w:r>
      <w:r w:rsidRPr="005009D9">
        <w:rPr>
          <w:rFonts w:asciiTheme="minorHAnsi" w:hAnsiTheme="minorHAnsi"/>
        </w:rPr>
        <w:t xml:space="preserve">al and temporal patterns </w:t>
      </w:r>
      <w:r w:rsidR="005009D9">
        <w:rPr>
          <w:rFonts w:asciiTheme="minorHAnsi" w:hAnsiTheme="minorHAnsi"/>
        </w:rPr>
        <w:t>of</w:t>
      </w:r>
      <w:r w:rsidRPr="005009D9">
        <w:rPr>
          <w:rFonts w:asciiTheme="minorHAnsi" w:hAnsiTheme="minorHAnsi"/>
        </w:rPr>
        <w:t xml:space="preserve"> sediment d</w:t>
      </w:r>
      <w:r w:rsidR="005009D9" w:rsidRPr="005009D9">
        <w:rPr>
          <w:rFonts w:asciiTheme="minorHAnsi" w:hAnsiTheme="minorHAnsi"/>
        </w:rPr>
        <w:t>eposition i</w:t>
      </w:r>
      <w:r w:rsidRPr="005009D9">
        <w:rPr>
          <w:rFonts w:asciiTheme="minorHAnsi" w:hAnsiTheme="minorHAnsi"/>
        </w:rPr>
        <w:t>n a fringing reef flat embayment</w:t>
      </w:r>
      <w:bookmarkEnd w:id="55"/>
      <w:r w:rsidRPr="005009D9">
        <w:rPr>
          <w:rFonts w:asciiTheme="minorHAnsi" w:hAnsiTheme="minorHAnsi"/>
        </w:rPr>
        <w:t>”</w:t>
      </w:r>
      <w:r w:rsidRPr="00703BBA">
        <w:rPr>
          <w:rFonts w:asciiTheme="minorHAnsi" w:hAnsiTheme="minorHAnsi"/>
        </w:rPr>
        <w:t xml:space="preserve">  </w:t>
      </w:r>
    </w:p>
    <w:p w14:paraId="016BE025" w14:textId="77777777" w:rsidR="00EC2AA1" w:rsidRDefault="00EC2AA1" w:rsidP="00EC2AA1">
      <w:pPr>
        <w:rPr>
          <w:b/>
        </w:rPr>
      </w:pPr>
      <w:r w:rsidRPr="00703BBA">
        <w:rPr>
          <w:b/>
        </w:rPr>
        <w:t xml:space="preserve">Intended journal: </w:t>
      </w:r>
      <w:hyperlink r:id="rId26" w:history="1">
        <w:r w:rsidRPr="00703BBA">
          <w:rPr>
            <w:rStyle w:val="Hyperlink"/>
            <w:b/>
          </w:rPr>
          <w:t>Coral Reefs</w:t>
        </w:r>
      </w:hyperlink>
      <w:r w:rsidRPr="00703BBA">
        <w:rPr>
          <w:b/>
        </w:rPr>
        <w:t>, Impact Factor: 3.66 (2012)</w:t>
      </w:r>
    </w:p>
    <w:p w14:paraId="5B8CA107" w14:textId="77777777" w:rsidR="00806C21" w:rsidRPr="0048085D" w:rsidRDefault="00806C21" w:rsidP="005009D9">
      <w:pPr>
        <w:pStyle w:val="Heading2"/>
        <w:numPr>
          <w:ilvl w:val="0"/>
          <w:numId w:val="0"/>
        </w:numPr>
        <w:ind w:left="576" w:hanging="576"/>
        <w:rPr>
          <w:rFonts w:asciiTheme="minorHAnsi" w:hAnsiTheme="minorHAnsi"/>
        </w:rPr>
      </w:pPr>
      <w:bookmarkStart w:id="56" w:name="_Toc389207935"/>
      <w:r>
        <w:rPr>
          <w:rFonts w:asciiTheme="minorHAnsi" w:hAnsiTheme="minorHAnsi"/>
        </w:rPr>
        <w:t>Introduction</w:t>
      </w:r>
      <w:bookmarkEnd w:id="56"/>
    </w:p>
    <w:p w14:paraId="3D0A748B" w14:textId="6D67E450" w:rsidR="00806C21" w:rsidRPr="00A83D6B" w:rsidRDefault="00806C21" w:rsidP="005009D9">
      <w:pPr>
        <w:ind w:firstLine="576"/>
      </w:pPr>
      <w:r>
        <w:t xml:space="preserve">The complex spatial and temporal interaction of terrigenous sediment inputs, sediment resuspension, and circulation can significantly alter the quantity, composition, and residence time of sediment in coral reefs, causing subsequent impacts on coral ecology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Pr="00C2451D">
        <w:rPr>
          <w:noProof/>
        </w:rPr>
        <w:t>(Storlazzi et al., 2009)</w:t>
      </w:r>
      <w:r>
        <w:fldChar w:fldCharType="end"/>
      </w:r>
      <w:r>
        <w:t xml:space="preserve">. Depending on the interacting hydrodynamic processes on the reef, increased terrigenous sediment supply to an embayment can increase sediment deposition on corals </w:t>
      </w:r>
      <w:r>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4867E7">
        <w:rPr>
          <w:noProof/>
        </w:rPr>
        <w:t>(Draut et al., 2009)</w:t>
      </w:r>
      <w:r>
        <w:fldChar w:fldCharType="end"/>
      </w:r>
      <w:r>
        <w:t xml:space="preserve">, or have no effect </w:t>
      </w:r>
      <w:r>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00532115" w:rsidRPr="00532115">
        <w:rPr>
          <w:noProof/>
        </w:rPr>
        <w:t>(Hoitink and Hoekstra, 2003)</w:t>
      </w:r>
      <w:r>
        <w:fldChar w:fldCharType="end"/>
      </w:r>
      <w:r>
        <w:t>. C</w:t>
      </w:r>
      <w:r w:rsidRPr="00A83D6B">
        <w:t xml:space="preserve">oral stress and mortality </w:t>
      </w:r>
      <w:r>
        <w:t xml:space="preserve">resulting </w:t>
      </w:r>
      <w:r w:rsidRPr="00A83D6B">
        <w:t>from sediment</w:t>
      </w:r>
      <w:r>
        <w:t xml:space="preserve"> in the water column and sediment deposition</w:t>
      </w:r>
      <w:r w:rsidRPr="00A83D6B">
        <w:t xml:space="preserve"> is a complex process depending on hydrodynamics, sediment biogeochemistry, coral morphology</w:t>
      </w:r>
      <w:r>
        <w:t>,</w:t>
      </w:r>
      <w:r w:rsidRPr="00A83D6B">
        <w:t xml:space="preserve"> and</w:t>
      </w:r>
      <w:r>
        <w:t xml:space="preserve"> coral</w:t>
      </w:r>
      <w:r w:rsidRPr="00A83D6B">
        <w:t xml:space="preserve"> physiology</w:t>
      </w:r>
      <w:r>
        <w:t xml:space="preserve"> </w:t>
      </w:r>
      <w:r>
        <w:fldChar w:fldCharType="begin" w:fldLock="1"/>
      </w:r>
      <w:r w:rsidR="00073D18">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fldChar w:fldCharType="separate"/>
      </w:r>
      <w:r w:rsidRPr="004867E7">
        <w:rPr>
          <w:noProof/>
        </w:rPr>
        <w:t>(Fabricius, 2005; Weber et al., 2012)</w:t>
      </w:r>
      <w:r>
        <w:fldChar w:fldCharType="end"/>
      </w:r>
      <w:r w:rsidRPr="00A83D6B">
        <w:t xml:space="preserve">, making it difficult to quantify </w:t>
      </w:r>
      <w:r>
        <w:t>coral stress caused by sediment using biological monitoring strategies alone. This research focuses on understanding how the temporal and spatial distribution of sediment deposition on the reef is controlled by terrigenous sediment loading and oceanic conditions. Future research can relate the measured sediment deposition to coral health</w:t>
      </w:r>
      <w:r w:rsidRPr="00A83D6B">
        <w:t>.</w:t>
      </w:r>
      <w:r>
        <w:t xml:space="preserve"> Given the increase in sediment discharge to coastal waters caused by anthropogenic watershed disturbance on tropical islands, understanding how </w:t>
      </w:r>
      <w:r w:rsidRPr="00703BBA">
        <w:t xml:space="preserve">the interaction </w:t>
      </w:r>
      <w:r>
        <w:t>of</w:t>
      </w:r>
      <w:r w:rsidRPr="00703BBA">
        <w:t xml:space="preserve"> flood</w:t>
      </w:r>
      <w:r>
        <w:t>-supplied</w:t>
      </w:r>
      <w:r w:rsidRPr="00703BBA">
        <w:t xml:space="preserve"> </w:t>
      </w:r>
      <w:r>
        <w:t xml:space="preserve">terrigenous </w:t>
      </w:r>
      <w:r w:rsidRPr="00703BBA">
        <w:t>sediment</w:t>
      </w:r>
      <w:r>
        <w:t xml:space="preserve"> and water circulation controls sediment deposition and residence time </w:t>
      </w:r>
      <w:r w:rsidRPr="00703BBA">
        <w:t xml:space="preserve">is essential </w:t>
      </w:r>
      <w:r>
        <w:t xml:space="preserve">for </w:t>
      </w:r>
      <w:r w:rsidRPr="00703BBA">
        <w:t>identifying and mitigating</w:t>
      </w:r>
      <w:r>
        <w:t xml:space="preserve"> coral health impacts </w:t>
      </w:r>
      <w:r>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FC4420">
        <w:rPr>
          <w:noProof/>
        </w:rPr>
        <w:t>(Draut et al., 2009)</w:t>
      </w:r>
      <w:r>
        <w:fldChar w:fldCharType="end"/>
      </w:r>
      <w:r>
        <w:t>.</w:t>
      </w:r>
    </w:p>
    <w:p w14:paraId="5525BAA8" w14:textId="77777777" w:rsidR="00806C21" w:rsidRPr="00A83D6B" w:rsidRDefault="00806C21" w:rsidP="005009D9">
      <w:pPr>
        <w:rPr>
          <w:b/>
        </w:rPr>
      </w:pPr>
      <w:r w:rsidRPr="00A83D6B">
        <w:rPr>
          <w:b/>
        </w:rPr>
        <w:t>Hydrodynamic controls on sediment deposition and residence time</w:t>
      </w:r>
    </w:p>
    <w:p w14:paraId="2376A7C8" w14:textId="0BDBFB14" w:rsidR="00806C21" w:rsidRDefault="00EF1755" w:rsidP="005009D9">
      <w:pPr>
        <w:ind w:firstLine="576"/>
        <w:rPr>
          <w:rFonts w:ascii="Calibri" w:hAnsi="Calibri"/>
          <w:color w:val="000000"/>
        </w:rPr>
      </w:pPr>
      <w:r w:rsidRPr="00703BBA">
        <w:t xml:space="preserve">Sediment </w:t>
      </w:r>
      <w:r>
        <w:t>l</w:t>
      </w:r>
      <w:r w:rsidRPr="00703BBA">
        <w:t>oading</w:t>
      </w:r>
      <w:r>
        <w:t xml:space="preserve"> from the watershed</w:t>
      </w:r>
      <w:r w:rsidRPr="00703BBA">
        <w:t xml:space="preserve"> is an important control on sediment</w:t>
      </w:r>
      <w:r>
        <w:t xml:space="preserve"> accumu</w:t>
      </w:r>
      <w:r w:rsidRPr="00703BBA">
        <w:t>lation</w:t>
      </w:r>
      <w:r>
        <w:t xml:space="preserve"> </w:t>
      </w:r>
      <w:r w:rsidRPr="00703BBA">
        <w:t>on corals</w:t>
      </w:r>
      <w:r>
        <w:t>,</w:t>
      </w:r>
      <w:r w:rsidRPr="00703BBA">
        <w:t xml:space="preserve"> but </w:t>
      </w:r>
      <w:r>
        <w:t xml:space="preserve">hydrodynamic circulation driven by tides, wind, and waves, can </w:t>
      </w:r>
      <w:r w:rsidRPr="00703BBA">
        <w:t xml:space="preserve">decrease sediment deposition in two ways: 1) by flushing </w:t>
      </w:r>
      <w:r>
        <w:t>suspended</w:t>
      </w:r>
      <w:r w:rsidRPr="00703BBA">
        <w:t xml:space="preserve"> sediment away from the corals before it can be deposited</w:t>
      </w:r>
      <w:r>
        <w:t xml:space="preserve"> </w:t>
      </w:r>
      <w:r>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Pr="00532115">
        <w:rPr>
          <w:noProof/>
        </w:rPr>
        <w:t>(Hoitink and Hoekstra, 2003; Muzuka et al., 2010)</w:t>
      </w:r>
      <w:r>
        <w:fldChar w:fldCharType="end"/>
      </w:r>
      <w:r>
        <w:t xml:space="preserve">, </w:t>
      </w:r>
      <w:r w:rsidRPr="00703BBA">
        <w:t>and 2) resuspending and removing sediment that has been previously deposited</w:t>
      </w:r>
      <w:r>
        <w:t xml:space="preserve"> </w:t>
      </w:r>
      <w:r w:rsidRPr="00703BBA">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Pr="00C9520D">
        <w:rPr>
          <w:noProof/>
        </w:rPr>
        <w:t>(Draut et al., 2009; Storlazzi et al., 2009)</w:t>
      </w:r>
      <w:r w:rsidRPr="00703BBA">
        <w:fldChar w:fldCharType="end"/>
      </w:r>
      <w:r>
        <w:t xml:space="preserve">. </w:t>
      </w:r>
      <w:r w:rsidR="00806C21">
        <w:t xml:space="preserve">Wave energy, either from remotely generated surface gravity waves or local wind-driven waves, is typically limited on shallow reef flats, but can cause high orbital velocities that shorten sediment residence time by resuspending and flushing previously deposited sediment or preventing sediment deposition (residence time = 0 min). </w:t>
      </w:r>
      <w:r w:rsidR="00806C21">
        <w:rPr>
          <w:rFonts w:ascii="Calibri" w:hAnsi="Calibri"/>
          <w:color w:val="000000"/>
        </w:rPr>
        <w:fldChar w:fldCharType="begin" w:fldLock="1"/>
      </w:r>
      <w:r w:rsidR="00073D18">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806C21">
        <w:rPr>
          <w:rFonts w:ascii="Calibri" w:hAnsi="Calibri"/>
          <w:color w:val="000000"/>
        </w:rPr>
        <w:fldChar w:fldCharType="separate"/>
      </w:r>
      <w:r w:rsidR="00806C21">
        <w:rPr>
          <w:rFonts w:ascii="Calibri" w:hAnsi="Calibri"/>
          <w:noProof/>
          <w:color w:val="000000"/>
        </w:rPr>
        <w:t>Ogston et al. (</w:t>
      </w:r>
      <w:r w:rsidR="00806C21" w:rsidRPr="00AA6678">
        <w:rPr>
          <w:rFonts w:ascii="Calibri" w:hAnsi="Calibri"/>
          <w:noProof/>
          <w:color w:val="000000"/>
        </w:rPr>
        <w:t>2004)</w:t>
      </w:r>
      <w:r w:rsidR="00806C21">
        <w:rPr>
          <w:rFonts w:ascii="Calibri" w:hAnsi="Calibri"/>
          <w:color w:val="000000"/>
        </w:rPr>
        <w:fldChar w:fldCharType="end"/>
      </w:r>
      <w:r w:rsidR="00806C21">
        <w:rPr>
          <w:rFonts w:ascii="Calibri" w:hAnsi="Calibri"/>
          <w:color w:val="000000"/>
        </w:rPr>
        <w:t xml:space="preserve"> showed that while wave orbital velocities alone are generally unable to exceed the critical shear stresses necessary for sediment resuspension on fringing reef flats, in combination with the relatively strong current velocities, they can resuspend or prevent deposition of fine-grained sediment.</w:t>
      </w:r>
    </w:p>
    <w:p w14:paraId="1A0F7AF3" w14:textId="77777777" w:rsidR="00806C21" w:rsidRPr="0048085D" w:rsidRDefault="00806C21" w:rsidP="005009D9">
      <w:pPr>
        <w:rPr>
          <w:b/>
        </w:rPr>
      </w:pPr>
      <w:r w:rsidRPr="0048085D">
        <w:rPr>
          <w:rFonts w:ascii="Calibri" w:hAnsi="Calibri"/>
          <w:b/>
          <w:color w:val="000000"/>
        </w:rPr>
        <w:t>Phasing of sediment input and hydrodynamic conditions</w:t>
      </w:r>
    </w:p>
    <w:p w14:paraId="3717612E" w14:textId="6B106F42" w:rsidR="00430F4E" w:rsidRDefault="00430F4E" w:rsidP="00430F4E">
      <w:pPr>
        <w:ind w:firstLine="576"/>
      </w:pPr>
      <w:r w:rsidRPr="00703BBA">
        <w:t xml:space="preserve">Sediment loading out-of-phase with high </w:t>
      </w:r>
      <w:r>
        <w:t>wave</w:t>
      </w:r>
      <w:r w:rsidRPr="00703BBA">
        <w:t xml:space="preserve"> conditions </w:t>
      </w:r>
      <w:r>
        <w:t>causes higher deposition rates and longer residence times</w:t>
      </w:r>
      <w:r w:rsidRPr="00703BBA">
        <w:t xml:space="preserve"> than sediment loading in-phase with high </w:t>
      </w:r>
      <w:r>
        <w:t>wave</w:t>
      </w:r>
      <w:r w:rsidRPr="00703BBA">
        <w:t xml:space="preserve"> conditions </w:t>
      </w:r>
      <w:r w:rsidRPr="00703BBA">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Pr="00C9520D">
        <w:rPr>
          <w:noProof/>
        </w:rPr>
        <w:t>(Draut et al., 2009; Storlazzi et al., 2009)</w:t>
      </w:r>
      <w:r w:rsidRPr="00703BBA">
        <w:fldChar w:fldCharType="end"/>
      </w:r>
      <w:r>
        <w:t xml:space="preserve">. </w:t>
      </w:r>
      <w:r w:rsidR="00EF1755">
        <w:t xml:space="preserve">Some studies correlate long term sediment accumulation, and by extension decreased coral health, with increased sediment supply from the watershed </w:t>
      </w:r>
      <w:r w:rsidR="00EF1755">
        <w:fldChar w:fldCharType="begin" w:fldLock="1"/>
      </w:r>
      <w:r w:rsidR="00073D18">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EF1755">
        <w:fldChar w:fldCharType="separate"/>
      </w:r>
      <w:r w:rsidR="00EF1755" w:rsidRPr="00F608EC">
        <w:rPr>
          <w:noProof/>
        </w:rPr>
        <w:t>(Ryan et al., 2008)</w:t>
      </w:r>
      <w:r w:rsidR="00EF1755">
        <w:fldChar w:fldCharType="end"/>
      </w:r>
      <w:r w:rsidR="00EF1755">
        <w:t xml:space="preserve">, but there is strong evidence of hydrodynamics often preventing deposition or significantly controlling </w:t>
      </w:r>
      <w:r w:rsidR="00EF1755">
        <w:lastRenderedPageBreak/>
        <w:t xml:space="preserve">resuspension, and resuspension causing significant coral stress </w:t>
      </w:r>
      <w:r w:rsidR="00EF1755">
        <w:fldChar w:fldCharType="begin" w:fldLock="1"/>
      </w:r>
      <w:r w:rsidR="00073D18">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Ogston et al., 2004; Presto et al., 2006)" }, "properties" : { "noteIndex" : 0 }, "schema" : "https://github.com/citation-style-language/schema/raw/master/csl-citation.json" }</w:instrText>
      </w:r>
      <w:r w:rsidR="00EF1755">
        <w:fldChar w:fldCharType="separate"/>
      </w:r>
      <w:r w:rsidR="0028443C" w:rsidRPr="0028443C">
        <w:rPr>
          <w:noProof/>
        </w:rPr>
        <w:t>(Ogston et al., 2004; Presto et al., 2006)</w:t>
      </w:r>
      <w:r w:rsidR="00EF1755">
        <w:fldChar w:fldCharType="end"/>
      </w:r>
      <w:r w:rsidR="00EF1755">
        <w:t>.</w:t>
      </w:r>
      <w:r w:rsidR="00EF1755" w:rsidRPr="00E6590D">
        <w:t xml:space="preserve"> </w:t>
      </w:r>
      <w:r w:rsidR="00806C21" w:rsidRPr="00703BBA">
        <w:t>In contrast to many small, mountainous watershed</w:t>
      </w:r>
      <w:r w:rsidR="00806C21">
        <w:t xml:space="preserve">s in temperate coastal regions </w:t>
      </w:r>
      <w:r w:rsidR="00806C21" w:rsidRPr="00703BBA">
        <w:t>where fluvial discharge and wave energy commonly coincide</w:t>
      </w:r>
      <w:r w:rsidR="00806C21">
        <w:t xml:space="preserve"> </w:t>
      </w:r>
      <w:r w:rsidR="00806C21">
        <w:fldChar w:fldCharType="begin" w:fldLock="1"/>
      </w:r>
      <w:r w:rsidR="00073D18">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rsidR="00806C21">
        <w:fldChar w:fldCharType="separate"/>
      </w:r>
      <w:r w:rsidR="00532115" w:rsidRPr="00532115">
        <w:rPr>
          <w:noProof/>
        </w:rPr>
        <w:t>(Warrick et al., 2004)</w:t>
      </w:r>
      <w:r w:rsidR="00806C21">
        <w:fldChar w:fldCharType="end"/>
      </w:r>
      <w:r w:rsidR="00806C21" w:rsidRPr="00703BBA">
        <w:t xml:space="preserve">, </w:t>
      </w:r>
      <w:r w:rsidR="00806C21">
        <w:t xml:space="preserve">discharge, </w:t>
      </w:r>
      <w:r w:rsidR="00806C21" w:rsidRPr="00703BBA">
        <w:t>deposition</w:t>
      </w:r>
      <w:r w:rsidR="00806C21">
        <w:t>,</w:t>
      </w:r>
      <w:r w:rsidR="00806C21" w:rsidRPr="00703BBA">
        <w:t xml:space="preserve"> and reworking of flood sediment </w:t>
      </w:r>
      <w:r w:rsidR="00806C21">
        <w:t>is often</w:t>
      </w:r>
      <w:r w:rsidR="00806C21" w:rsidRPr="00703BBA">
        <w:t xml:space="preserve"> decoupled</w:t>
      </w:r>
      <w:r w:rsidR="00806C21">
        <w:t xml:space="preserve"> on tropical islands, causing high deposition rates and residence times of terrestrial sediment </w:t>
      </w:r>
      <w:r w:rsidR="00806C21">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rsidR="00806C21">
        <w:fldChar w:fldCharType="separate"/>
      </w:r>
      <w:r w:rsidR="00806C21" w:rsidRPr="00242865">
        <w:rPr>
          <w:noProof/>
        </w:rPr>
        <w:t>(Draut et al., 2009; Storlazzi et al., 2009)</w:t>
      </w:r>
      <w:r w:rsidR="00806C21">
        <w:fldChar w:fldCharType="end"/>
      </w:r>
      <w:r w:rsidR="00806C21">
        <w:t xml:space="preserve">. Conversely, seasonal wind and wave patterns can be coupled with sediment discharge or resuspension to decrease sediment deposition and residence times </w:t>
      </w:r>
      <w:r w:rsidR="00806C21">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806C21">
        <w:fldChar w:fldCharType="separate"/>
      </w:r>
      <w:r w:rsidR="00532115" w:rsidRPr="00532115">
        <w:rPr>
          <w:noProof/>
        </w:rPr>
        <w:t>(Hoitink and Hoekstra, 2003; Muzuka et al., 2010)</w:t>
      </w:r>
      <w:r w:rsidR="00806C21">
        <w:fldChar w:fldCharType="end"/>
      </w:r>
      <w:r w:rsidR="00806C21" w:rsidRPr="00703BBA">
        <w:t xml:space="preserve">. </w:t>
      </w:r>
    </w:p>
    <w:p w14:paraId="330BC84F" w14:textId="271CB265" w:rsidR="00806C21" w:rsidRDefault="00430F4E" w:rsidP="00430F4E">
      <w:pPr>
        <w:ind w:firstLine="576"/>
      </w:pPr>
      <w:r>
        <w:t xml:space="preserve">Many studies have measured sediment deposition in coral reefs but few have developed an integrated understanding of the temporal interaction of flood-supplied sediment, water circulation patterns, and the resulting deposition on corals. The studies that have integrated terrestrial and marine sediment dynamics  were limited by a small number of flood events in a drier area </w:t>
      </w:r>
      <w:r>
        <w:fldChar w:fldCharType="begin" w:fldLock="1"/>
      </w:r>
      <w:r w:rsidR="00073D18">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430F4E">
        <w:rPr>
          <w:noProof/>
        </w:rPr>
        <w:t>(Ogston et al., 2004)</w:t>
      </w:r>
      <w:r>
        <w:fldChar w:fldCharType="end"/>
      </w:r>
      <w:r>
        <w:t xml:space="preserve">, shorter sampling times </w:t>
      </w:r>
      <w:r>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fldChar w:fldCharType="separate"/>
      </w:r>
      <w:r w:rsidRPr="00332836">
        <w:rPr>
          <w:noProof/>
        </w:rPr>
        <w:t>(Wolanski et al., 2005, 2003)</w:t>
      </w:r>
      <w:r>
        <w:fldChar w:fldCharType="end"/>
      </w:r>
      <w:r>
        <w:t xml:space="preserve">, or focused on larger areas with more complex geochemistry and forcing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430F4E">
        <w:rPr>
          <w:noProof/>
        </w:rPr>
        <w:t>(Draut et al., 2009; Storlazzi et al., 2009)</w:t>
      </w:r>
      <w:r>
        <w:fldChar w:fldCharType="end"/>
      </w:r>
      <w:r>
        <w:t xml:space="preserve">. Other studies have focused on only the tropical wet season when deposition is highest, and neglected investigating the important dynamics of potential sediment removal and flushing during the dry season </w:t>
      </w:r>
      <w:r>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C9520D">
        <w:rPr>
          <w:noProof/>
        </w:rPr>
        <w:t>(Muzuka et al., 2010; Victor et al., 2006)</w:t>
      </w:r>
      <w:r>
        <w:fldChar w:fldCharType="end"/>
      </w:r>
      <w:r>
        <w:t>. This research complements these other studies by focusing on high spatial density sampling of a small area over a full year to investigate temporal and spatial distributions of sediment accumulation.</w:t>
      </w:r>
    </w:p>
    <w:p w14:paraId="0464F04C" w14:textId="5C4A3AB3" w:rsidR="0028443C" w:rsidRDefault="0028443C" w:rsidP="00430F4E">
      <w:pPr>
        <w:ind w:firstLine="576"/>
      </w:pPr>
      <w:r>
        <w:t xml:space="preserve">Several studies have found weak or no correlation between sediment trap collection and rainfall parameters </w:t>
      </w:r>
      <w:r>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532115">
        <w:rPr>
          <w:noProof/>
        </w:rPr>
        <w:t>(Bothner et al., 2006; Victor et al., 2006)</w:t>
      </w:r>
      <w:r>
        <w:fldChar w:fldCharType="end"/>
      </w:r>
      <w:r>
        <w:t xml:space="preserve"> but it is well-known that sediment yield from small, mountainous watersheds can be poorly correlated with precipitation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By correlating sediment trap collection with measured and modeled suspended sediment yield from the watershed, this research hopes to assess the influence of variable sediment loading on sediment accumulation.</w:t>
      </w:r>
    </w:p>
    <w:p w14:paraId="6610402F" w14:textId="77777777" w:rsidR="00806C21" w:rsidRPr="00D45030" w:rsidRDefault="00806C21" w:rsidP="005009D9">
      <w:pPr>
        <w:rPr>
          <w:b/>
        </w:rPr>
      </w:pPr>
      <w:r>
        <w:rPr>
          <w:b/>
        </w:rPr>
        <w:t>Measuring sediment accumulation on the reef</w:t>
      </w:r>
    </w:p>
    <w:p w14:paraId="187B41D7" w14:textId="5C437C7C" w:rsidR="00806C21" w:rsidRPr="002D6348" w:rsidRDefault="00806C21" w:rsidP="005009D9">
      <w:pPr>
        <w:ind w:firstLine="720"/>
      </w:pPr>
      <w:r>
        <w:t xml:space="preserve">Many researchers and environmental managers are interested in determining the location and severity of terrigenous sediment impacts on coral health, but developing an ecologically meaningful measure of sediment impact has proven difficult. Much research has focused on correlating coral health metrics like percent coral cover with sediment metrics like turbidity in the water column </w:t>
      </w:r>
      <w:r>
        <w:fldChar w:fldCharType="begin" w:fldLock="1"/>
      </w:r>
      <w:r w:rsidR="00073D18">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fldChar w:fldCharType="separate"/>
      </w:r>
      <w:r w:rsidRPr="003C3570">
        <w:rPr>
          <w:noProof/>
        </w:rPr>
        <w:t>(Fabricius et al., 2012)</w:t>
      </w:r>
      <w:r>
        <w:fldChar w:fldCharType="end"/>
      </w:r>
      <w:r>
        <w:t xml:space="preserve"> or sediment accumulation on the reef or in traps (measured as mass per area per time)</w:t>
      </w:r>
      <w:r>
        <w:fldChar w:fldCharType="begin" w:fldLock="1"/>
      </w:r>
      <w:r w:rsidR="00073D18">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Muzuka et al., 2010; Presto et al., 2006)" }, "properties" : { "noteIndex" : 0 }, "schema" : "https://github.com/citation-style-language/schema/raw/master/csl-citation.json" }</w:instrText>
      </w:r>
      <w:r>
        <w:fldChar w:fldCharType="separate"/>
      </w:r>
      <w:r w:rsidRPr="008245E9">
        <w:rPr>
          <w:noProof/>
        </w:rPr>
        <w:t>(</w:t>
      </w:r>
      <w:proofErr w:type="spellStart"/>
      <w:r w:rsidRPr="008245E9">
        <w:rPr>
          <w:noProof/>
        </w:rPr>
        <w:t>Muzuka</w:t>
      </w:r>
      <w:proofErr w:type="spellEnd"/>
      <w:r w:rsidRPr="008245E9">
        <w:rPr>
          <w:noProof/>
        </w:rPr>
        <w:t xml:space="preserve"> et al., 2010; Presto et al., 2006)</w:t>
      </w:r>
      <w:r>
        <w:fldChar w:fldCharType="end"/>
      </w:r>
      <w:r>
        <w:t xml:space="preserve">. Deploying tube traps is the most common method for measuring sediment accumulation in shallow coral reef environments, and collected sediment can be analyzed for composition to determine the terrigenous fraction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previouslyFormattedCitation" : "(Storlazzi et al., 2011; White, 1990)" }, "properties" : { "noteIndex" : 0 }, "schema" : "https://github.com/citation-style-language/schema/raw/master/csl-citation.json" }</w:instrText>
      </w:r>
      <w:r>
        <w:fldChar w:fldCharType="separate"/>
      </w:r>
      <w:r w:rsidR="00073D18" w:rsidRPr="00073D18">
        <w:rPr>
          <w:noProof/>
        </w:rPr>
        <w:t>(Storlazzi et al., 2011; White, 1990)</w:t>
      </w:r>
      <w:r>
        <w:fldChar w:fldCharType="end"/>
      </w:r>
      <w:r>
        <w:t>. Despite methodological differences</w:t>
      </w:r>
      <w:r w:rsidRPr="004867E7">
        <w:t xml:space="preserve"> </w:t>
      </w:r>
      <w:r>
        <w:t xml:space="preserve">in the </w:t>
      </w:r>
      <w:r w:rsidRPr="004867E7">
        <w:t>co</w:t>
      </w:r>
      <w:r>
        <w:t>llection and</w:t>
      </w:r>
      <w:r w:rsidRPr="004867E7">
        <w:t xml:space="preserve"> interpretation of these data</w:t>
      </w:r>
      <w:r>
        <w:t xml:space="preserve">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A77B87">
        <w:rPr>
          <w:noProof/>
        </w:rPr>
        <w:t>(Storlazzi et al., 2011)</w:t>
      </w:r>
      <w:r>
        <w:fldChar w:fldCharType="end"/>
      </w:r>
      <w:r w:rsidRPr="004867E7">
        <w:t xml:space="preserve">, it is difficult to determine if these are ecologically meaningful indicators of coral stress. Indeed some corals are well-adapted to turbid conditions </w:t>
      </w:r>
      <w:r>
        <w:fldChar w:fldCharType="begin" w:fldLock="1"/>
      </w:r>
      <w:r w:rsidR="00073D18">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fldChar w:fldCharType="separate"/>
      </w:r>
      <w:r w:rsidR="00532115" w:rsidRPr="00532115">
        <w:rPr>
          <w:noProof/>
        </w:rPr>
        <w:t>(Perry et al., 2012)</w:t>
      </w:r>
      <w:r>
        <w:fldChar w:fldCharType="end"/>
      </w:r>
      <w:r>
        <w:t xml:space="preserve">, </w:t>
      </w:r>
      <w:r w:rsidRPr="004867E7">
        <w:t>and deposited sediment can be removed actively by the coral itself, or passively by wave action, before it is lethal. The stress on the coral organism increases linearly with the</w:t>
      </w:r>
      <w:r>
        <w:t xml:space="preserve"> deposition</w:t>
      </w:r>
      <w:r w:rsidRPr="004867E7">
        <w:t xml:space="preserve"> amount and the duration of exposure </w:t>
      </w:r>
      <w:r w:rsidRPr="004867E7">
        <w:fldChar w:fldCharType="begin" w:fldLock="1"/>
      </w:r>
      <w:r w:rsidR="00073D18">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Pr="004867E7">
        <w:rPr>
          <w:noProof/>
        </w:rPr>
        <w:t>(Fabricius, 2005)</w:t>
      </w:r>
      <w:r w:rsidRPr="004867E7">
        <w:fldChar w:fldCharType="end"/>
      </w:r>
      <w:r>
        <w:t xml:space="preserve"> but tube traps do not allow for sediment resuspension, making it impossible to evaluate the residence time of deposited sediment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Pr>
          <w:rFonts w:ascii="Calibri" w:hAnsi="Calibri"/>
          <w:color w:val="000000"/>
        </w:rPr>
        <w:fldChar w:fldCharType="begin" w:fldLock="1"/>
      </w:r>
      <w:r w:rsidR="00073D18">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sediment accumulation is measured on a flat surface, allowing resuspension, but s</w:t>
      </w:r>
      <w:r>
        <w:t xml:space="preserve">ediment tube traps are still widely used. Tube traps have been used to determine critical thresholds for coral stress, and although these thresholds vary by coral species and environmental setting, they give a relative measure of coral stress and can be compared among sites. </w:t>
      </w:r>
      <w:r w:rsidRPr="004867E7">
        <w:t xml:space="preserve">While the complex interaction of sediment </w:t>
      </w:r>
      <w:r w:rsidRPr="004867E7">
        <w:lastRenderedPageBreak/>
        <w:t xml:space="preserve">composition, hydrodynamics, and coral physiology are important, basic questions about </w:t>
      </w:r>
      <w:r>
        <w:t xml:space="preserve">location and controls on </w:t>
      </w:r>
      <w:r w:rsidRPr="004867E7">
        <w:t xml:space="preserve">net </w:t>
      </w:r>
      <w:r>
        <w:t xml:space="preserve">terrigenous </w:t>
      </w:r>
      <w:r w:rsidRPr="004867E7">
        <w:t>sediment</w:t>
      </w:r>
      <w:r w:rsidR="0028443C">
        <w:t xml:space="preserve"> accumul</w:t>
      </w:r>
      <w:r w:rsidRPr="004867E7">
        <w:t>ation rates</w:t>
      </w:r>
      <w:r>
        <w:t xml:space="preserve"> are unknown at the study site in</w:t>
      </w:r>
      <w:r w:rsidRPr="004867E7">
        <w:t xml:space="preserve"> American Samoa, and are the focus of this research. </w:t>
      </w:r>
    </w:p>
    <w:p w14:paraId="297C542C" w14:textId="77777777" w:rsidR="00806C21" w:rsidRPr="002D6348" w:rsidRDefault="00806C21" w:rsidP="005009D9">
      <w:pPr>
        <w:rPr>
          <w:b/>
        </w:rPr>
      </w:pPr>
      <w:r w:rsidRPr="002D6348">
        <w:rPr>
          <w:b/>
        </w:rPr>
        <w:t>Modeling monthly mean sedimentation</w:t>
      </w:r>
    </w:p>
    <w:p w14:paraId="77E96B22" w14:textId="6F2CD878" w:rsidR="00C615DF" w:rsidRDefault="00C615DF" w:rsidP="00C615DF">
      <w:pPr>
        <w:ind w:firstLine="576"/>
      </w:pPr>
      <w:r>
        <w:t>In the study location (American Samoa), the wet season (Nov-Apr) is associated with increased sediment loading from the watershed, light or absent trade winds and relatively low wave heights, while the dry season (April-Oct) has decreased sediment loading, stronger trade winds and larger swell heights (</w:t>
      </w:r>
      <w:r>
        <w:fldChar w:fldCharType="begin"/>
      </w:r>
      <w:r>
        <w:instrText xml:space="preserve"> REF _Ref392761064 \h </w:instrText>
      </w:r>
      <w:r>
        <w:fldChar w:fldCharType="separate"/>
      </w:r>
      <w:r w:rsidR="00073D18">
        <w:t xml:space="preserve">Figure </w:t>
      </w:r>
      <w:r w:rsidR="00073D18">
        <w:rPr>
          <w:noProof/>
        </w:rPr>
        <w:t>9</w:t>
      </w:r>
      <w:r>
        <w:fldChar w:fldCharType="end"/>
      </w:r>
      <w:r>
        <w:t>). At the study site, current measurements and field observations suggest that there is a consistent hydrodynamic pattern, where ocean water is pumped over the southern reef crest by breaking waves, driving clockwise flow over the reef (</w:t>
      </w:r>
      <w:r>
        <w:fldChar w:fldCharType="begin"/>
      </w:r>
      <w:r>
        <w:instrText xml:space="preserve"> REF _Ref392134749 \h  \* MERGEFORMAT </w:instrText>
      </w:r>
      <w:r>
        <w:fldChar w:fldCharType="separate"/>
      </w:r>
      <w:r w:rsidR="00073D18">
        <w:t xml:space="preserve">Figure </w:t>
      </w:r>
      <w:r w:rsidR="00073D18">
        <w:rPr>
          <w:noProof/>
        </w:rPr>
        <w:t>4</w:t>
      </w:r>
      <w:r>
        <w:fldChar w:fldCharType="end"/>
      </w:r>
      <w:r>
        <w:t>) that protects the southern reef from the sediment plume, and deflects the sediment plume over the northern reef.</w:t>
      </w:r>
    </w:p>
    <w:p w14:paraId="480600DB" w14:textId="77777777" w:rsidR="00C615DF" w:rsidRDefault="00C615DF" w:rsidP="001E43B9">
      <w:pPr>
        <w:keepNext/>
        <w:jc w:val="both"/>
      </w:pPr>
      <w:r>
        <w:rPr>
          <w:noProof/>
        </w:rPr>
        <w:drawing>
          <wp:inline distT="0" distB="0" distL="0" distR="0" wp14:anchorId="3D41146D" wp14:editId="22AA0B78">
            <wp:extent cx="5676900" cy="30473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847" r="4429"/>
                    <a:stretch/>
                  </pic:blipFill>
                  <pic:spPr bwMode="auto">
                    <a:xfrm>
                      <a:off x="0" y="0"/>
                      <a:ext cx="5699484" cy="3059488"/>
                    </a:xfrm>
                    <a:prstGeom prst="rect">
                      <a:avLst/>
                    </a:prstGeom>
                    <a:noFill/>
                    <a:ln>
                      <a:noFill/>
                    </a:ln>
                    <a:extLst>
                      <a:ext uri="{53640926-AAD7-44D8-BBD7-CCE9431645EC}">
                        <a14:shadowObscured xmlns:a14="http://schemas.microsoft.com/office/drawing/2010/main"/>
                      </a:ext>
                    </a:extLst>
                  </pic:spPr>
                </pic:pic>
              </a:graphicData>
            </a:graphic>
          </wp:inline>
        </w:drawing>
      </w:r>
    </w:p>
    <w:p w14:paraId="5237F6DB" w14:textId="7D3D88DE" w:rsidR="00C615DF" w:rsidRDefault="00C615DF" w:rsidP="00C615DF">
      <w:pPr>
        <w:pStyle w:val="Caption"/>
      </w:pPr>
      <w:bookmarkStart w:id="57" w:name="_Ref392761064"/>
      <w:r>
        <w:t xml:space="preserve">Figure </w:t>
      </w:r>
      <w:fldSimple w:instr=" SEQ Figure \* ARABIC ">
        <w:r w:rsidR="00073D18">
          <w:rPr>
            <w:noProof/>
          </w:rPr>
          <w:t>9</w:t>
        </w:r>
      </w:fldSimple>
      <w:bookmarkEnd w:id="57"/>
      <w:r>
        <w:t>. Hypothetical phasing of monthly sediment loading from the watershed and offshore wave height</w:t>
      </w:r>
      <w:r>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D5A3C">
        <w:rPr>
          <w:i w:val="0"/>
          <w:noProof/>
        </w:rPr>
        <w:t>(</w:t>
      </w:r>
      <w:proofErr w:type="spellStart"/>
      <w:r w:rsidRPr="002D5A3C">
        <w:rPr>
          <w:i w:val="0"/>
          <w:noProof/>
        </w:rPr>
        <w:t>Draut</w:t>
      </w:r>
      <w:proofErr w:type="spellEnd"/>
      <w:r w:rsidRPr="002D5A3C">
        <w:rPr>
          <w:i w:val="0"/>
          <w:noProof/>
        </w:rPr>
        <w:t xml:space="preserve"> et al., 2009)</w:t>
      </w:r>
      <w:r>
        <w:fldChar w:fldCharType="end"/>
      </w:r>
      <w:r>
        <w:t>. Red shaded areas indicate a time of net terrigenous</w:t>
      </w:r>
      <w:ins w:id="58" w:author="Geography" w:date="2014-07-02T22:19:00Z">
        <w:r>
          <w:t xml:space="preserve"> </w:t>
        </w:r>
      </w:ins>
      <w:r>
        <w:t xml:space="preserve">sediment </w:t>
      </w:r>
      <w:r w:rsidR="00EC1B5F">
        <w:t>accumulation</w:t>
      </w:r>
      <w:r>
        <w:t xml:space="preserve"> and green shaded areas indicate a time of net terrigenous</w:t>
      </w:r>
      <w:ins w:id="59" w:author="Geography" w:date="2014-07-02T22:19:00Z">
        <w:r>
          <w:t xml:space="preserve"> </w:t>
        </w:r>
      </w:ins>
      <w:r>
        <w:t xml:space="preserve">sediment removal and </w:t>
      </w:r>
      <w:r w:rsidR="00EC1B5F">
        <w:t>re</w:t>
      </w:r>
      <w:r>
        <w:t>suspension of marine-derived sediment.</w:t>
      </w:r>
    </w:p>
    <w:p w14:paraId="21B5DB87" w14:textId="78225771" w:rsidR="00806C21" w:rsidRDefault="0028443C" w:rsidP="0028443C">
      <w:pPr>
        <w:ind w:firstLine="576"/>
      </w:pPr>
      <w:r>
        <w:t>This research proposes to model monthly sediment accumulation as a function of watershed inputs and hydrodynamic conditions to test hypotheses about the</w:t>
      </w:r>
      <w:r w:rsidR="00C615DF">
        <w:t xml:space="preserve">ir </w:t>
      </w:r>
      <w:r>
        <w:t xml:space="preserve">temporal and spatial distributions, and provide a baseline for measuring the effectiveness of sediment mitigation activities in the watershed. </w:t>
      </w:r>
      <w:r w:rsidR="00806C21">
        <w:t xml:space="preserve">The </w:t>
      </w:r>
      <w:r>
        <w:t xml:space="preserve">proposed </w:t>
      </w:r>
      <w:r w:rsidR="00806C21">
        <w:t>modeling approach is similar to other efforts that have attempted to limit the complexity of the modeling approach, but still account for the impact of ocean conditions on sediment</w:t>
      </w:r>
      <w:r>
        <w:t xml:space="preserve"> dynamics</w:t>
      </w:r>
      <w:r w:rsidR="00806C21">
        <w:t xml:space="preserve"> </w:t>
      </w:r>
      <w:r w:rsidR="00806C21">
        <w:fldChar w:fldCharType="begin"/>
      </w:r>
      <w:r w:rsidR="00806C21">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rsidR="00806C21">
        <w:fldChar w:fldCharType="separate"/>
      </w:r>
      <w:r w:rsidR="00806C21">
        <w:rPr>
          <w:noProof/>
        </w:rPr>
        <w:t>(</w:t>
      </w:r>
      <w:hyperlink w:anchor="_ENREF_4" w:tooltip="Fabricius, 2012 #127" w:history="1">
        <w:r w:rsidR="00806C21">
          <w:rPr>
            <w:noProof/>
          </w:rPr>
          <w:t>Fabricius et al. 2012</w:t>
        </w:r>
      </w:hyperlink>
      <w:r w:rsidR="00806C21">
        <w:rPr>
          <w:noProof/>
        </w:rPr>
        <w:t>)</w:t>
      </w:r>
      <w:r w:rsidR="00806C21">
        <w:fldChar w:fldCharType="end"/>
      </w:r>
      <w:r w:rsidR="00806C21">
        <w:t>. The proposed model is a semi-empirical model using linear regressions and statistical methods to address the following research questions and test hypotheses about the influence of the dominant controls on sediment accumulation.</w:t>
      </w:r>
    </w:p>
    <w:p w14:paraId="58B37EB7" w14:textId="76EF37A6" w:rsidR="00806C21" w:rsidRDefault="000665AA" w:rsidP="005009D9">
      <w:pPr>
        <w:pStyle w:val="Heading2"/>
        <w:numPr>
          <w:ilvl w:val="0"/>
          <w:numId w:val="0"/>
        </w:numPr>
        <w:ind w:left="576" w:hanging="576"/>
        <w:rPr>
          <w:rFonts w:asciiTheme="minorHAnsi" w:hAnsiTheme="minorHAnsi"/>
        </w:rPr>
      </w:pPr>
      <w:r>
        <w:rPr>
          <w:rFonts w:asciiTheme="minorHAnsi" w:hAnsiTheme="minorHAnsi"/>
        </w:rPr>
        <w:t xml:space="preserve">Part Three </w:t>
      </w:r>
      <w:r w:rsidR="00806C21" w:rsidRPr="00703BBA">
        <w:rPr>
          <w:rFonts w:asciiTheme="minorHAnsi" w:hAnsiTheme="minorHAnsi"/>
        </w:rPr>
        <w:t>Research Questions</w:t>
      </w:r>
    </w:p>
    <w:p w14:paraId="791126EA" w14:textId="77777777" w:rsidR="00806C21" w:rsidRPr="000937A9" w:rsidRDefault="00806C21" w:rsidP="005009D9">
      <w:r>
        <w:t>The research questions for this paper are:</w:t>
      </w:r>
    </w:p>
    <w:p w14:paraId="220EE98D" w14:textId="77777777" w:rsidR="00806C21" w:rsidRDefault="00806C21" w:rsidP="005009D9">
      <w:pPr>
        <w:pStyle w:val="NoSpacing"/>
        <w:numPr>
          <w:ilvl w:val="0"/>
          <w:numId w:val="30"/>
        </w:numPr>
      </w:pPr>
      <w:r>
        <w:lastRenderedPageBreak/>
        <w:t>Temporal controls:</w:t>
      </w:r>
    </w:p>
    <w:p w14:paraId="31229A85" w14:textId="04C89A16" w:rsidR="00806C21" w:rsidRDefault="00806C21" w:rsidP="005009D9">
      <w:pPr>
        <w:pStyle w:val="NoSpacing"/>
        <w:numPr>
          <w:ilvl w:val="1"/>
          <w:numId w:val="30"/>
        </w:numPr>
      </w:pPr>
      <w:r>
        <w:t>How do flood-supplied terrigenous sediment and hydrodynamic conditions interact to control</w:t>
      </w:r>
      <w:r w:rsidRPr="00703BBA">
        <w:t xml:space="preserve"> the gross and net </w:t>
      </w:r>
      <w:r>
        <w:t xml:space="preserve">rate of terrigenous sediment </w:t>
      </w:r>
      <w:r w:rsidRPr="00703BBA">
        <w:t>deposition at monthly time scales</w:t>
      </w:r>
      <w:r>
        <w:t xml:space="preserve"> </w:t>
      </w:r>
      <w:r w:rsidRPr="00703BBA">
        <w:t xml:space="preserve">in </w:t>
      </w:r>
      <w:r>
        <w:t>a coral reef embayment</w:t>
      </w:r>
      <w:r w:rsidRPr="00703BBA">
        <w:t xml:space="preserve">? </w:t>
      </w:r>
    </w:p>
    <w:p w14:paraId="178EA10F" w14:textId="72104B44" w:rsidR="00806C21" w:rsidRDefault="00806C21" w:rsidP="0028443C">
      <w:pPr>
        <w:pStyle w:val="NoSpacing"/>
        <w:numPr>
          <w:ilvl w:val="1"/>
          <w:numId w:val="30"/>
        </w:numPr>
      </w:pPr>
      <w:r>
        <w:t xml:space="preserve">Is there a seasonal pattern of sediment deposition and removal, with sediment </w:t>
      </w:r>
      <w:r w:rsidR="0028443C">
        <w:t>accumulating</w:t>
      </w:r>
      <w:r>
        <w:t xml:space="preserve"> during the wet season</w:t>
      </w:r>
      <w:r w:rsidR="0028443C">
        <w:t>,</w:t>
      </w:r>
      <w:r>
        <w:t xml:space="preserve"> when storms coincide with quiescent ocean conditions</w:t>
      </w:r>
      <w:r w:rsidR="0028443C">
        <w:t>,</w:t>
      </w:r>
      <w:r>
        <w:t xml:space="preserve"> and removed during the dry season</w:t>
      </w:r>
      <w:r w:rsidR="0028443C">
        <w:t>,</w:t>
      </w:r>
      <w:r>
        <w:t xml:space="preserve"> when storms coincide with active ocean conditions?</w:t>
      </w:r>
      <w:r w:rsidRPr="00703BBA">
        <w:t xml:space="preserve"> </w:t>
      </w:r>
    </w:p>
    <w:p w14:paraId="55C56D87" w14:textId="77777777" w:rsidR="00806C21" w:rsidRDefault="00806C21" w:rsidP="005009D9">
      <w:pPr>
        <w:pStyle w:val="NoSpacing"/>
        <w:numPr>
          <w:ilvl w:val="0"/>
          <w:numId w:val="30"/>
        </w:numPr>
      </w:pPr>
      <w:r>
        <w:t xml:space="preserve">Spatial controls: </w:t>
      </w:r>
    </w:p>
    <w:p w14:paraId="1207ACE9" w14:textId="39D6DFC3" w:rsidR="00806C21" w:rsidRDefault="00806C21" w:rsidP="005009D9">
      <w:pPr>
        <w:pStyle w:val="NoSpacing"/>
        <w:ind w:left="720"/>
      </w:pPr>
      <w:r>
        <w:t>What controls the spatial distribution of sediment</w:t>
      </w:r>
      <w:r w:rsidR="0028443C">
        <w:t xml:space="preserve"> accumulation</w:t>
      </w:r>
      <w:r>
        <w:t xml:space="preserve">, and can it be predicted by the flow </w:t>
      </w:r>
      <w:r w:rsidR="0028443C">
        <w:t>velocities</w:t>
      </w:r>
      <w:r>
        <w:t xml:space="preserve"> of water over the reef</w:t>
      </w:r>
      <w:r w:rsidR="0028443C">
        <w:t xml:space="preserve"> and distance from the stream mouth</w:t>
      </w:r>
      <w:r>
        <w:t>?</w:t>
      </w:r>
    </w:p>
    <w:p w14:paraId="4B812A74" w14:textId="77777777" w:rsidR="00806C21" w:rsidRDefault="00806C21" w:rsidP="005009D9">
      <w:pPr>
        <w:pStyle w:val="NoSpacing"/>
        <w:ind w:left="720"/>
      </w:pPr>
    </w:p>
    <w:p w14:paraId="0420C8F7" w14:textId="084828C2" w:rsidR="00C615DF" w:rsidRPr="00C615DF" w:rsidRDefault="00C615DF" w:rsidP="00C615DF">
      <w:pPr>
        <w:rPr>
          <w:b/>
        </w:rPr>
      </w:pPr>
      <w:r>
        <w:rPr>
          <w:b/>
        </w:rPr>
        <w:t>H</w:t>
      </w:r>
      <w:r w:rsidR="00806C21">
        <w:rPr>
          <w:b/>
        </w:rPr>
        <w:t xml:space="preserve">ypothesized </w:t>
      </w:r>
      <w:r w:rsidR="00806C21" w:rsidRPr="005D725B">
        <w:rPr>
          <w:b/>
        </w:rPr>
        <w:t>interaction</w:t>
      </w:r>
      <w:r w:rsidR="00806C21">
        <w:rPr>
          <w:b/>
        </w:rPr>
        <w:t>s</w:t>
      </w:r>
      <w:r w:rsidR="00806C21" w:rsidRPr="005D725B">
        <w:rPr>
          <w:b/>
        </w:rPr>
        <w:t xml:space="preserve"> of water</w:t>
      </w:r>
      <w:r>
        <w:rPr>
          <w:b/>
        </w:rPr>
        <w:t>shed and hydrodynamic processes</w:t>
      </w:r>
    </w:p>
    <w:p w14:paraId="62FE1A98" w14:textId="06991AAF" w:rsidR="00806C21" w:rsidRDefault="00806C21" w:rsidP="005009D9">
      <w:pPr>
        <w:ind w:firstLine="576"/>
      </w:pPr>
      <w:r>
        <w:t>Hypothesis 3.1:   Terrigenous sediment deposition will be highest</w:t>
      </w:r>
      <w:r w:rsidR="00C615DF">
        <w:t>,</w:t>
      </w:r>
      <w:r>
        <w:t xml:space="preserve"> and marine-derived deposition lowest in the wet season, when rainfall events and watershed sediment inputs co-occur with light offshore winds </w:t>
      </w:r>
      <w:r w:rsidR="00C615DF">
        <w:t>and quiescent ocean conditions.</w:t>
      </w:r>
      <w:r>
        <w:t xml:space="preserve"> In the dry season, stronger, onshore trade winds and higher average swell heights will decrease rates of terrigenous sediment deposition and shorten residence times, but will increase resuspension and deposition of marine-derived carbonate sediment compared to the wet season. </w:t>
      </w:r>
    </w:p>
    <w:p w14:paraId="494F2E7B" w14:textId="539EC050" w:rsidR="00806C21" w:rsidRDefault="00806C21" w:rsidP="005009D9">
      <w:pPr>
        <w:ind w:firstLine="576"/>
      </w:pPr>
      <w:r>
        <w:tab/>
        <w:t xml:space="preserve">Hypothesis 3.2:  The spatial distribution of sediment </w:t>
      </w:r>
      <w:r w:rsidR="00C615DF">
        <w:t>accumulation</w:t>
      </w:r>
      <w:r>
        <w:t xml:space="preserve"> will be controlled by the velocity of water circulation over the reef flat, and the distance from the point of sediment discharge (stream mouth). </w:t>
      </w:r>
    </w:p>
    <w:p w14:paraId="2C13FD2F" w14:textId="079EAE8E" w:rsidR="00806C21" w:rsidRDefault="00806C21" w:rsidP="005009D9">
      <w:pPr>
        <w:ind w:firstLine="576"/>
      </w:pPr>
      <w:r>
        <w:t>Hypothesis 3.3.  The relative importance of watershed and hydrodynamic controls on the temporal variability</w:t>
      </w:r>
      <w:r w:rsidR="00C615DF">
        <w:t xml:space="preserve"> of sediment accumulation</w:t>
      </w:r>
      <w:r>
        <w:t xml:space="preserve"> will differ by location in the bay, with more hydrodynamic control at the </w:t>
      </w:r>
      <w:r w:rsidR="00C615DF">
        <w:t>sites further from the stream</w:t>
      </w:r>
      <w:r>
        <w:t xml:space="preserve"> that are not exposed to watershed inputs, and greater importance of watershed inputs in the parts of the reef </w:t>
      </w:r>
      <w:r w:rsidR="00C615DF">
        <w:t>closer to the stream.</w:t>
      </w:r>
    </w:p>
    <w:p w14:paraId="15E4AFF2" w14:textId="62DA6B47" w:rsidR="00806C21" w:rsidRDefault="00806C21" w:rsidP="005009D9">
      <w:pPr>
        <w:ind w:firstLine="576"/>
      </w:pPr>
      <w:r>
        <w:t>These hypotheses will be tested with measurements of sedimen</w:t>
      </w:r>
      <w:r w:rsidR="00C615DF">
        <w:t>t loading from the watershed,</w:t>
      </w:r>
      <w:r>
        <w:t xml:space="preserve"> accumulation and composition of sediment in traps on the reef, and oceanic and meteorological conditions. The impact of watershed inputs and water circulation will be assessed with statistically-based mathematical models.</w:t>
      </w:r>
    </w:p>
    <w:p w14:paraId="013E8F6A" w14:textId="77777777" w:rsidR="00806C21" w:rsidRPr="00703BBA" w:rsidRDefault="00806C21" w:rsidP="005009D9">
      <w:pPr>
        <w:pStyle w:val="Heading2"/>
        <w:numPr>
          <w:ilvl w:val="0"/>
          <w:numId w:val="0"/>
        </w:numPr>
        <w:ind w:left="576" w:hanging="576"/>
        <w:rPr>
          <w:rFonts w:asciiTheme="minorHAnsi" w:hAnsiTheme="minorHAnsi"/>
        </w:rPr>
      </w:pPr>
      <w:bookmarkStart w:id="60" w:name="_Toc389207938"/>
      <w:r w:rsidRPr="00703BBA">
        <w:rPr>
          <w:rFonts w:asciiTheme="minorHAnsi" w:hAnsiTheme="minorHAnsi"/>
        </w:rPr>
        <w:t>Pilot Study</w:t>
      </w:r>
      <w:bookmarkEnd w:id="60"/>
    </w:p>
    <w:p w14:paraId="0D24C012" w14:textId="626B6425" w:rsidR="00806C21" w:rsidRPr="00703BBA" w:rsidRDefault="00806C21" w:rsidP="00EC1B5F">
      <w:pPr>
        <w:ind w:firstLine="720"/>
      </w:pPr>
      <w:r w:rsidRPr="00703BBA">
        <w:t>In February and March, 2012</w:t>
      </w:r>
      <w:r>
        <w:t>,</w:t>
      </w:r>
      <w:r w:rsidR="00EC1B5F">
        <w:t xml:space="preserve"> </w:t>
      </w:r>
      <w:r>
        <w:t xml:space="preserve">total </w:t>
      </w:r>
      <w:r w:rsidRPr="00703BBA">
        <w:t>sedimen</w:t>
      </w:r>
      <w:r>
        <w:t>t accumulation</w:t>
      </w:r>
      <w:r w:rsidR="00EC1B5F">
        <w:t xml:space="preserve"> was </w:t>
      </w:r>
      <w:r w:rsidR="00EC1B5F" w:rsidRPr="00703BBA">
        <w:t>measured</w:t>
      </w:r>
      <w:r w:rsidRPr="00703BBA">
        <w:t xml:space="preserve"> at nine locations on Faga’alu reef</w:t>
      </w:r>
      <w:r>
        <w:t xml:space="preserve"> using simple tube traps (STT), a ceramic tile (TILE), and an Astroturf mat (MAT). From April 2013 through June 2013 </w:t>
      </w:r>
      <w:r w:rsidR="00EC1B5F">
        <w:t xml:space="preserve">sediment accumulation was </w:t>
      </w:r>
      <w:r>
        <w:t xml:space="preserve">measured using SedPods </w:t>
      </w:r>
      <w:r>
        <w:fldChar w:fldCharType="begin" w:fldLock="1"/>
      </w:r>
      <w:r w:rsidR="00073D18">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fldChar w:fldCharType="separate"/>
      </w:r>
      <w:r w:rsidR="00532115" w:rsidRPr="00532115">
        <w:rPr>
          <w:noProof/>
        </w:rPr>
        <w:t>(Field et al., 2012)</w:t>
      </w:r>
      <w:r>
        <w:fldChar w:fldCharType="end"/>
      </w:r>
      <w:r>
        <w:t>.</w:t>
      </w:r>
      <w:r w:rsidRPr="00703BBA">
        <w:t xml:space="preserve"> </w:t>
      </w:r>
      <w:r>
        <w:t>Sediment accumulation</w:t>
      </w:r>
      <w:r w:rsidRPr="00703BBA">
        <w:t xml:space="preserve"> </w:t>
      </w:r>
      <w:r w:rsidR="00EC1B5F" w:rsidRPr="00703BBA">
        <w:t>included both reef-derived</w:t>
      </w:r>
      <w:r w:rsidR="00EC1B5F">
        <w:t xml:space="preserve"> carbonate</w:t>
      </w:r>
      <w:r w:rsidR="00EC1B5F" w:rsidRPr="00703BBA">
        <w:t xml:space="preserve"> and terrigenous sediment</w:t>
      </w:r>
      <w:r w:rsidR="00EC1B5F">
        <w:t xml:space="preserve">, and </w:t>
      </w:r>
      <w:r>
        <w:t>varied</w:t>
      </w:r>
      <w:r w:rsidRPr="00703BBA">
        <w:t xml:space="preserve"> according to sediment trap type</w:t>
      </w:r>
      <w:r>
        <w:t>, location, and ocean conditions</w:t>
      </w:r>
      <w:r w:rsidRPr="00703BBA">
        <w:t xml:space="preserve"> </w:t>
      </w:r>
      <w:r>
        <w:t>(</w:t>
      </w:r>
      <w:r w:rsidR="00EC1B5F">
        <w:fldChar w:fldCharType="begin"/>
      </w:r>
      <w:r w:rsidR="00EC1B5F">
        <w:instrText xml:space="preserve"> REF _Ref391630281 \h </w:instrText>
      </w:r>
      <w:r w:rsidR="00EC1B5F">
        <w:fldChar w:fldCharType="separate"/>
      </w:r>
      <w:r w:rsidR="00073D18" w:rsidRPr="00703BBA">
        <w:t xml:space="preserve">Figure </w:t>
      </w:r>
      <w:r w:rsidR="00073D18">
        <w:rPr>
          <w:noProof/>
        </w:rPr>
        <w:t>10</w:t>
      </w:r>
      <w:r w:rsidR="00EC1B5F">
        <w:fldChar w:fldCharType="end"/>
      </w:r>
      <w:r w:rsidR="00EC1B5F">
        <w:t xml:space="preserve">, </w:t>
      </w:r>
      <w:r w:rsidR="00EC1B5F">
        <w:fldChar w:fldCharType="begin"/>
      </w:r>
      <w:r w:rsidR="00EC1B5F">
        <w:instrText xml:space="preserve"> REF _Ref374110110 \h </w:instrText>
      </w:r>
      <w:r w:rsidR="00EC1B5F">
        <w:fldChar w:fldCharType="separate"/>
      </w:r>
      <w:r w:rsidR="00073D18" w:rsidRPr="00703BBA">
        <w:t xml:space="preserve">Figure </w:t>
      </w:r>
      <w:r w:rsidR="00073D18">
        <w:rPr>
          <w:noProof/>
        </w:rPr>
        <w:t>11</w:t>
      </w:r>
      <w:r w:rsidR="00EC1B5F">
        <w:fldChar w:fldCharType="end"/>
      </w:r>
      <w:r>
        <w:t>)</w:t>
      </w:r>
      <w:r w:rsidRPr="00703BBA">
        <w:t xml:space="preserve">. </w:t>
      </w:r>
      <w:r w:rsidR="00EC1B5F">
        <w:t xml:space="preserve">The pilot study demonstrated strong spatial variability in sediment accumulation, with high rates near the stream mouth and on the northern reef, consistent with hypothesis 3.2. However, the pilot study data are insufficient to test the hypotheses due to a limited number of samples (n=5), no assessment of sediment composition, and insufficient data on hydrodynamic conditions. The methods developed in the pilot study have informed the development of the methods for the proposal. </w:t>
      </w:r>
    </w:p>
    <w:p w14:paraId="55E9189A" w14:textId="77777777" w:rsidR="00806C21" w:rsidRPr="00703BBA" w:rsidRDefault="00806C21" w:rsidP="005009D9">
      <w:pPr>
        <w:keepNext/>
      </w:pPr>
      <w:r w:rsidRPr="00703BBA">
        <w:lastRenderedPageBreak/>
        <w:t xml:space="preserve"> </w:t>
      </w:r>
      <w:r w:rsidRPr="00703BBA">
        <w:rPr>
          <w:noProof/>
        </w:rPr>
        <w:drawing>
          <wp:inline distT="0" distB="0" distL="0" distR="0" wp14:anchorId="15F11B5C" wp14:editId="01096BED">
            <wp:extent cx="4980771" cy="3810000"/>
            <wp:effectExtent l="0" t="0" r="0"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28" cstate="print"/>
                    <a:stretch>
                      <a:fillRect/>
                    </a:stretch>
                  </pic:blipFill>
                  <pic:spPr>
                    <a:xfrm>
                      <a:off x="0" y="0"/>
                      <a:ext cx="5010446" cy="3832699"/>
                    </a:xfrm>
                    <a:prstGeom prst="rect">
                      <a:avLst/>
                    </a:prstGeom>
                  </pic:spPr>
                </pic:pic>
              </a:graphicData>
            </a:graphic>
          </wp:inline>
        </w:drawing>
      </w:r>
    </w:p>
    <w:p w14:paraId="6A61B046" w14:textId="77777777" w:rsidR="00806C21" w:rsidRPr="00703BBA" w:rsidRDefault="00806C21" w:rsidP="005009D9">
      <w:pPr>
        <w:pStyle w:val="Caption"/>
      </w:pPr>
      <w:bookmarkStart w:id="61" w:name="_Ref391630281"/>
      <w:bookmarkStart w:id="62" w:name="_Ref373221157"/>
      <w:r w:rsidRPr="00703BBA">
        <w:t xml:space="preserve">Figure </w:t>
      </w:r>
      <w:fldSimple w:instr=" SEQ Figure \* ARABIC ">
        <w:r w:rsidR="00073D18">
          <w:rPr>
            <w:noProof/>
          </w:rPr>
          <w:t>10</w:t>
        </w:r>
      </w:fldSimple>
      <w:bookmarkEnd w:id="61"/>
      <w:r w:rsidRPr="00703BBA">
        <w:t xml:space="preserve"> Gross sediment accumulation in tube, tile, and Astroturf sediment traps</w:t>
      </w:r>
      <w:bookmarkEnd w:id="62"/>
    </w:p>
    <w:p w14:paraId="40B44F96" w14:textId="77777777" w:rsidR="00806C21" w:rsidRPr="00703BBA" w:rsidRDefault="00806C21" w:rsidP="005009D9">
      <w:pPr>
        <w:keepNext/>
      </w:pPr>
      <w:r w:rsidRPr="00703BBA">
        <w:rPr>
          <w:noProof/>
        </w:rPr>
        <w:drawing>
          <wp:inline distT="0" distB="0" distL="0" distR="0" wp14:anchorId="43AFBA00" wp14:editId="39E7E4A8">
            <wp:extent cx="5018405" cy="3575612"/>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2601" cy="3585727"/>
                    </a:xfrm>
                    <a:prstGeom prst="rect">
                      <a:avLst/>
                    </a:prstGeom>
                  </pic:spPr>
                </pic:pic>
              </a:graphicData>
            </a:graphic>
          </wp:inline>
        </w:drawing>
      </w:r>
    </w:p>
    <w:p w14:paraId="605E0562" w14:textId="77777777" w:rsidR="00806C21" w:rsidRPr="00A77B87" w:rsidRDefault="00806C21" w:rsidP="005009D9">
      <w:pPr>
        <w:pStyle w:val="Caption"/>
      </w:pPr>
      <w:bookmarkStart w:id="63" w:name="_Ref374110110"/>
      <w:r w:rsidRPr="00703BBA">
        <w:t xml:space="preserve">Figure </w:t>
      </w:r>
      <w:fldSimple w:instr=" SEQ Figure \* ARABIC ">
        <w:r w:rsidR="00073D18">
          <w:rPr>
            <w:noProof/>
          </w:rPr>
          <w:t>11</w:t>
        </w:r>
      </w:fldSimple>
      <w:bookmarkEnd w:id="63"/>
      <w:r w:rsidRPr="00703BBA">
        <w:t xml:space="preserve"> Net sedimentation on SedPods in Faga'alu Bay</w:t>
      </w:r>
      <w:r>
        <w:t xml:space="preserve">. Ceramic tiles were used in 2012 and were assumed to be comparable to </w:t>
      </w:r>
      <w:commentRangeStart w:id="64"/>
      <w:commentRangeStart w:id="65"/>
      <w:r>
        <w:t>SedPods</w:t>
      </w:r>
      <w:commentRangeEnd w:id="64"/>
      <w:r>
        <w:rPr>
          <w:rStyle w:val="CommentReference"/>
          <w:i w:val="0"/>
          <w:iCs w:val="0"/>
          <w:color w:val="auto"/>
        </w:rPr>
        <w:commentReference w:id="64"/>
      </w:r>
      <w:commentRangeEnd w:id="65"/>
      <w:r>
        <w:rPr>
          <w:rStyle w:val="CommentReference"/>
          <w:i w:val="0"/>
          <w:iCs w:val="0"/>
          <w:color w:val="auto"/>
        </w:rPr>
        <w:commentReference w:id="65"/>
      </w:r>
      <w:r>
        <w:t>.</w:t>
      </w:r>
    </w:p>
    <w:p w14:paraId="12015CEB" w14:textId="77777777" w:rsidR="00806C21" w:rsidRDefault="00806C21" w:rsidP="005009D9">
      <w:pPr>
        <w:pStyle w:val="Heading2"/>
        <w:numPr>
          <w:ilvl w:val="0"/>
          <w:numId w:val="0"/>
        </w:numPr>
        <w:ind w:left="576" w:hanging="576"/>
        <w:rPr>
          <w:rFonts w:asciiTheme="minorHAnsi" w:hAnsiTheme="minorHAnsi"/>
        </w:rPr>
      </w:pPr>
      <w:bookmarkStart w:id="66" w:name="_Toc389207939"/>
      <w:r>
        <w:rPr>
          <w:rFonts w:asciiTheme="minorHAnsi" w:hAnsiTheme="minorHAnsi"/>
        </w:rPr>
        <w:lastRenderedPageBreak/>
        <w:t>Methods</w:t>
      </w:r>
      <w:bookmarkEnd w:id="66"/>
    </w:p>
    <w:p w14:paraId="59564E74" w14:textId="77777777" w:rsidR="00806C21" w:rsidRPr="00027F6A" w:rsidRDefault="00806C21" w:rsidP="005009D9">
      <w:pPr>
        <w:pStyle w:val="Heading3"/>
        <w:ind w:left="720" w:hanging="720"/>
      </w:pPr>
      <w:r w:rsidRPr="00027F6A">
        <w:t xml:space="preserve">Measuring sediment accumulation on the reef </w:t>
      </w:r>
    </w:p>
    <w:p w14:paraId="5F0CA2FD" w14:textId="3849D687" w:rsidR="00806C21" w:rsidRDefault="00806C21" w:rsidP="005009D9">
      <w:pPr>
        <w:ind w:firstLine="720"/>
      </w:pPr>
      <w:r>
        <w:t xml:space="preserve">Approaches to measuring sediment impacts on coral health have included monitoring suspended sediment concentration or turbidity in the water column </w:t>
      </w:r>
      <w:r>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 xml:space="preserve">uspended sediment in the water column can be caused by resuspension of nearby sediment due to shear stresses induced by wave- orbital velocities and/or </w:t>
      </w:r>
      <w:r w:rsidR="00EC1B5F">
        <w:rPr>
          <w:rFonts w:ascii="Calibri" w:hAnsi="Calibri"/>
          <w:color w:val="000000"/>
        </w:rPr>
        <w:t>c</w:t>
      </w:r>
      <w:r>
        <w:rPr>
          <w:rFonts w:ascii="Calibri" w:hAnsi="Calibri"/>
          <w:color w:val="000000"/>
        </w:rPr>
        <w:t>urrent</w:t>
      </w:r>
      <w:r w:rsidR="00EC1B5F">
        <w:rPr>
          <w:rFonts w:ascii="Calibri" w:hAnsi="Calibri"/>
          <w:color w:val="000000"/>
        </w:rPr>
        <w:t xml:space="preserve"> velocity</w:t>
      </w:r>
      <w:r>
        <w:rPr>
          <w:rFonts w:ascii="Calibri" w:hAnsi="Calibri"/>
          <w:color w:val="000000"/>
        </w:rPr>
        <w:t xml:space="preserve">, advection from another area, or any combination of these processes, and does not necessarily lead to sediment deposition. Geochemical methods </w:t>
      </w:r>
      <w:r>
        <w:rPr>
          <w:rFonts w:ascii="Calibri" w:hAnsi="Calibri"/>
          <w:color w:val="000000"/>
        </w:rPr>
        <w:fldChar w:fldCharType="begin" w:fldLock="1"/>
      </w:r>
      <w:r w:rsidR="00073D18">
        <w:rPr>
          <w:rFonts w:ascii="Calibri" w:hAnsi="Calibri"/>
          <w:color w:val="000000"/>
        </w:rP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rPr>
          <w:rFonts w:ascii="Calibri" w:hAnsi="Calibri"/>
          <w:color w:val="000000"/>
        </w:rPr>
        <w:fldChar w:fldCharType="separate"/>
      </w:r>
      <w:r w:rsidRPr="00551098">
        <w:rPr>
          <w:rFonts w:ascii="Calibri" w:hAnsi="Calibri"/>
          <w:noProof/>
          <w:color w:val="000000"/>
        </w:rPr>
        <w:t>(Takesue et al., 2009)</w:t>
      </w:r>
      <w:r>
        <w:rPr>
          <w:rFonts w:ascii="Calibri" w:hAnsi="Calibri"/>
          <w:color w:val="000000"/>
        </w:rPr>
        <w:fldChar w:fldCharType="end"/>
      </w:r>
      <w:r>
        <w:rPr>
          <w:rFonts w:ascii="Calibri" w:hAnsi="Calibri"/>
          <w:color w:val="000000"/>
        </w:rPr>
        <w:t xml:space="preserve">, sometimes in conjunction with coral skeleton analysis </w:t>
      </w:r>
      <w:r>
        <w:rPr>
          <w:rFonts w:ascii="Calibri" w:hAnsi="Calibri"/>
          <w:color w:val="000000"/>
        </w:rPr>
        <w:fldChar w:fldCharType="begin" w:fldLock="1"/>
      </w:r>
      <w:r w:rsidR="00073D18">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sidR="00073D18">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 </w:t>
      </w:r>
      <w:r>
        <w:t>Sediment</w:t>
      </w:r>
      <w:r w:rsidR="00EC1B5F">
        <w:t xml:space="preserve"> tube</w:t>
      </w:r>
      <w:r>
        <w:t xml:space="preserve"> traps are the most common method for measuring sediment accumulation in shallow coral reef environments, and collected sediment can be analyzed for composition to determine the terrigenous fraction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3",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Storlazzi et al., 2011; Takesue et al., 2009; White, 1990)" }, "properties" : { "noteIndex" : 0 }, "schema" : "https://github.com/citation-style-language/schema/raw/master/csl-citation.json" }</w:instrText>
      </w:r>
      <w:r>
        <w:fldChar w:fldCharType="separate"/>
      </w:r>
      <w:r w:rsidR="00532115" w:rsidRPr="00532115">
        <w:rPr>
          <w:noProof/>
        </w:rPr>
        <w:t>(Storlazzi et al., 2011; Takesue et al., 2009; White, 1990)</w:t>
      </w:r>
      <w:r>
        <w:fldChar w:fldCharType="end"/>
      </w:r>
      <w:r>
        <w:t xml:space="preserve">. </w:t>
      </w:r>
    </w:p>
    <w:p w14:paraId="02D59E81" w14:textId="0F70A811" w:rsidR="00806C21" w:rsidRDefault="00806C21" w:rsidP="005009D9">
      <w:pPr>
        <w:ind w:firstLine="720"/>
      </w:pPr>
      <w:r>
        <w:rPr>
          <w:rFonts w:ascii="Calibri" w:hAnsi="Calibri"/>
          <w:color w:val="000000"/>
        </w:rPr>
        <w:t xml:space="preserve">Tube traps collect sediment over the deployment period, typically 1-90 days </w:t>
      </w:r>
      <w:r>
        <w:rPr>
          <w:rFonts w:ascii="Calibri" w:hAnsi="Calibri"/>
          <w:color w:val="000000"/>
        </w:rPr>
        <w:fldChar w:fldCharType="begin" w:fldLock="1"/>
      </w:r>
      <w:r w:rsidR="00073D18">
        <w:rPr>
          <w:rFonts w:ascii="Calibri" w:hAnsi="Calibri"/>
          <w:color w:val="000000"/>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Victor et al., 2006; Wolanski et al., 2005)" }, "properties" : { "noteIndex" : 0 }, "schema" : "https://github.com/citation-style-language/schema/raw/master/csl-citation.json" }</w:instrText>
      </w:r>
      <w:r>
        <w:rPr>
          <w:rFonts w:ascii="Calibri" w:hAnsi="Calibri"/>
          <w:color w:val="000000"/>
        </w:rPr>
        <w:fldChar w:fldCharType="separate"/>
      </w:r>
      <w:r w:rsidRPr="00551098">
        <w:rPr>
          <w:rFonts w:ascii="Calibri" w:hAnsi="Calibri"/>
          <w:noProof/>
          <w:color w:val="000000"/>
        </w:rPr>
        <w:t>(Storlazzi et al., 2009; Victor et al., 2006; Wolanski et al., 2005)</w:t>
      </w:r>
      <w:r>
        <w:rPr>
          <w:rFonts w:ascii="Calibri" w:hAnsi="Calibri"/>
          <w:color w:val="000000"/>
        </w:rPr>
        <w:fldChar w:fldCharType="end"/>
      </w:r>
      <w:r>
        <w:rPr>
          <w:rFonts w:ascii="Calibri" w:hAnsi="Calibri"/>
          <w:color w:val="000000"/>
        </w:rPr>
        <w:t xml:space="preserve">, yielding an integrated sample and average collection rate in mass per area per time, but </w:t>
      </w:r>
      <w:r>
        <w:rPr>
          <w:rFonts w:ascii="Calibri" w:hAnsi="Calibri"/>
          <w:color w:val="000000"/>
        </w:rPr>
        <w:fldChar w:fldCharType="begin" w:fldLock="1"/>
      </w:r>
      <w:r w:rsidR="00073D18">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a gross collection rate since particles cannot be removed as they would be on natural benthic surfaces. Since tube traps slow the water column and prevent resuspension, they can effectively trap sediment that would have been advected through the area without being deposited </w:t>
      </w:r>
      <w:r>
        <w:rPr>
          <w:rFonts w:ascii="Calibri" w:hAnsi="Calibri"/>
          <w:color w:val="000000"/>
        </w:rPr>
        <w:fldChar w:fldCharType="begin" w:fldLock="1"/>
      </w:r>
      <w:r w:rsidR="00073D18">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To more accurately quantify “net” sedimentation, </w:t>
      </w:r>
      <w:r>
        <w:rPr>
          <w:rFonts w:ascii="Calibri" w:hAnsi="Calibri"/>
          <w:color w:val="000000"/>
        </w:rPr>
        <w:fldChar w:fldCharType="begin" w:fldLock="1"/>
      </w:r>
      <w:r w:rsidR="00073D18">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hich allows for resuspension, similar to the surrounding benthic substrate. Deploying a tube trap in conjunction with a SedPod </w:t>
      </w:r>
      <w:r w:rsidR="00EC1B5F">
        <w:rPr>
          <w:rFonts w:ascii="Calibri" w:hAnsi="Calibri"/>
          <w:color w:val="000000"/>
        </w:rPr>
        <w:t>facilitate</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582E5F21" w14:textId="2374E7B5" w:rsidR="00806C21" w:rsidRDefault="00806C21" w:rsidP="005009D9">
      <w:pPr>
        <w:ind w:firstLine="720"/>
      </w:pPr>
      <w:r w:rsidRPr="00703BBA">
        <w:t xml:space="preserve">SedPods </w:t>
      </w:r>
      <w:r>
        <w:fldChar w:fldCharType="begin" w:fldLock="1"/>
      </w:r>
      <w:r w:rsidR="00073D18">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fldChar w:fldCharType="separate"/>
      </w:r>
      <w:r w:rsidR="00532115" w:rsidRPr="00532115">
        <w:rPr>
          <w:noProof/>
        </w:rPr>
        <w:t>(Field et al., 2012)</w:t>
      </w:r>
      <w:r>
        <w:fldChar w:fldCharType="end"/>
      </w:r>
      <w:r>
        <w:t xml:space="preserve"> </w:t>
      </w:r>
      <w:r w:rsidRPr="00703BBA">
        <w:t xml:space="preserve">and tube traps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3C3570">
        <w:rPr>
          <w:noProof/>
        </w:rPr>
        <w:t>(Storlazzi et al., 2011)</w:t>
      </w:r>
      <w:r>
        <w:fldChar w:fldCharType="end"/>
      </w:r>
      <w:r w:rsidR="00EC1B5F">
        <w:t>,</w:t>
      </w:r>
      <w:r w:rsidRPr="00703BBA">
        <w:t xml:space="preserve"> </w:t>
      </w:r>
      <w:r>
        <w:t xml:space="preserve">deployed </w:t>
      </w:r>
      <w:r w:rsidRPr="00703BBA">
        <w:t>at nine locations</w:t>
      </w:r>
      <w:r>
        <w:t xml:space="preserve"> on </w:t>
      </w:r>
      <w:r w:rsidRPr="00703BBA">
        <w:t>the reef flat (water depth 1-2</w:t>
      </w:r>
      <w:r>
        <w:t xml:space="preserve"> </w:t>
      </w:r>
      <w:r w:rsidRPr="00703BBA">
        <w:t>m) and reef crest (10-15</w:t>
      </w:r>
      <w:r>
        <w:t xml:space="preserve"> </w:t>
      </w:r>
      <w:r w:rsidRPr="00703BBA">
        <w:t>m)</w:t>
      </w:r>
      <w:r>
        <w:t xml:space="preserve"> in Faga’alu Bay</w:t>
      </w:r>
      <w:r w:rsidR="00EC1B5F">
        <w:t xml:space="preserve">, </w:t>
      </w:r>
      <w:r>
        <w:t>are being collected monthly to provide data on</w:t>
      </w:r>
      <w:r w:rsidRPr="00703BBA">
        <w:t xml:space="preserve"> sediment accumulation rates (mg/cm</w:t>
      </w:r>
      <w:r w:rsidRPr="00703BBA">
        <w:rPr>
          <w:vertAlign w:val="superscript"/>
        </w:rPr>
        <w:t>2</w:t>
      </w:r>
      <w:r>
        <w:t>/d</w:t>
      </w:r>
      <w:r w:rsidRPr="00703BBA">
        <w:t xml:space="preserve">) </w:t>
      </w:r>
      <w:r w:rsidR="00EC1B5F">
        <w:t xml:space="preserve">and composition </w:t>
      </w:r>
      <w:r w:rsidRPr="00703BBA">
        <w:t>(</w:t>
      </w:r>
      <w:r>
        <w:fldChar w:fldCharType="begin"/>
      </w:r>
      <w:r>
        <w:instrText xml:space="preserve"> REF _Ref374110110 \h  \* MERGEFORMAT </w:instrText>
      </w:r>
      <w:r>
        <w:fldChar w:fldCharType="separate"/>
      </w:r>
      <w:r w:rsidR="00073D18" w:rsidRPr="00703BBA">
        <w:t xml:space="preserve">Figure </w:t>
      </w:r>
      <w:r w:rsidR="00073D18">
        <w:t>11</w:t>
      </w:r>
      <w:r>
        <w:fldChar w:fldCharType="end"/>
      </w:r>
      <w:r w:rsidRPr="00703BBA">
        <w:t>) from</w:t>
      </w:r>
      <w:r>
        <w:t xml:space="preserve"> February </w:t>
      </w:r>
      <w:r w:rsidRPr="00703BBA">
        <w:t xml:space="preserve">2014 through January 2015.  Collection </w:t>
      </w:r>
      <w:r w:rsidR="00EC1B5F">
        <w:t>is</w:t>
      </w:r>
      <w:r w:rsidRPr="00703BBA">
        <w:t xml:space="preserve"> performed by Messina when in the field and by Department of Marine and Wildlife Resources</w:t>
      </w:r>
      <w:r w:rsidR="00EC1B5F">
        <w:t xml:space="preserve"> (DMWR) staff</w:t>
      </w:r>
      <w:r w:rsidRPr="00703BBA">
        <w:t xml:space="preserve"> when Messina is not on-island. See QAPP 2.2.11.1-2.2.11.4.</w:t>
      </w:r>
    </w:p>
    <w:p w14:paraId="06044B89" w14:textId="77777777" w:rsidR="00806C21" w:rsidRPr="00703057" w:rsidRDefault="00806C21" w:rsidP="005009D9">
      <w:pPr>
        <w:pStyle w:val="Heading3"/>
        <w:ind w:left="720" w:hanging="720"/>
        <w:rPr>
          <w:rFonts w:asciiTheme="minorHAnsi" w:hAnsiTheme="minorHAnsi"/>
        </w:rPr>
      </w:pPr>
      <w:bookmarkStart w:id="67" w:name="_Toc389207943"/>
      <w:r w:rsidRPr="00703BBA">
        <w:rPr>
          <w:rFonts w:asciiTheme="minorHAnsi" w:hAnsiTheme="minorHAnsi"/>
        </w:rPr>
        <w:t xml:space="preserve">Sediment </w:t>
      </w:r>
      <w:bookmarkEnd w:id="67"/>
      <w:r>
        <w:rPr>
          <w:rFonts w:asciiTheme="minorHAnsi" w:hAnsiTheme="minorHAnsi"/>
        </w:rPr>
        <w:t>composition and particle size</w:t>
      </w:r>
    </w:p>
    <w:p w14:paraId="6DD28961" w14:textId="1C7C54E2" w:rsidR="00806C21" w:rsidRPr="00703BBA" w:rsidRDefault="00806C21" w:rsidP="005009D9">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Pr="00703BBA">
        <w:t xml:space="preserve">haracterize the geochemical composition </w:t>
      </w:r>
      <w:r>
        <w:t>(</w:t>
      </w:r>
      <w:r w:rsidRPr="00703BBA">
        <w:t>percent terrigenous, carbonate and organic</w:t>
      </w:r>
      <w:r>
        <w:t>)</w:t>
      </w:r>
      <w:r w:rsidRPr="00703BBA">
        <w:t xml:space="preserve"> using Loss on Ignition (LOI) method</w:t>
      </w:r>
      <w:r>
        <w:t xml:space="preserve"> </w:t>
      </w:r>
      <w:r>
        <w:fldChar w:fldCharType="begin" w:fldLock="1"/>
      </w:r>
      <w:r w:rsidR="00073D18">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fldChar w:fldCharType="separate"/>
      </w:r>
      <w:r w:rsidR="00532115" w:rsidRPr="00532115">
        <w:rPr>
          <w:noProof/>
        </w:rPr>
        <w:t>(Heiri et al., 2001; Santisteban et al., 2004)</w:t>
      </w:r>
      <w:r>
        <w:fldChar w:fldCharType="end"/>
      </w:r>
      <w:r w:rsidRPr="00703BBA">
        <w:t>. The LOI method uses a muffler furnace that can s</w:t>
      </w:r>
      <w:r>
        <w:t>ustain 950 C for several hours to combust and remove organic, then carbonate material, leaving only terrigenous residue.</w:t>
      </w:r>
      <w:r w:rsidRPr="00703BBA">
        <w:t xml:space="preserve"> </w:t>
      </w:r>
      <w:r>
        <w:t xml:space="preserve">All carbonate sediment is assumed to be reef derived, all non-carbonate is assumed to be terrigenous </w:t>
      </w:r>
      <w:r>
        <w:fldChar w:fldCharType="begin" w:fldLock="1"/>
      </w:r>
      <w:r w:rsidR="00073D18">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Pr="00703BBA">
        <w:t>See QAPP 3.5.</w:t>
      </w:r>
      <w:r>
        <w:t xml:space="preserve"> </w:t>
      </w:r>
      <w:r w:rsidRPr="00703BBA">
        <w:t>The particle size distributio</w:t>
      </w:r>
      <w:r>
        <w:t xml:space="preserve">n </w:t>
      </w:r>
      <w:r w:rsidRPr="00703BBA">
        <w:t xml:space="preserve">and geochemical composition of sediment collected in traps may differ from sediment that accumulates on the reef, so sediments in the immediate area of the trap </w:t>
      </w:r>
      <w:r w:rsidR="00EC1B5F">
        <w:t>are</w:t>
      </w:r>
      <w:r w:rsidRPr="00703BBA">
        <w:t xml:space="preserve"> sampled. See QAPP 2.2.11.5.</w:t>
      </w:r>
    </w:p>
    <w:p w14:paraId="40ED3A6F" w14:textId="1F6D8922" w:rsidR="00806C21" w:rsidRPr="00703BBA" w:rsidRDefault="00806C21" w:rsidP="005009D9">
      <w:pPr>
        <w:pStyle w:val="Heading3"/>
        <w:ind w:left="720" w:hanging="720"/>
        <w:rPr>
          <w:rFonts w:asciiTheme="minorHAnsi" w:hAnsiTheme="minorHAnsi"/>
        </w:rPr>
      </w:pPr>
      <w:r>
        <w:rPr>
          <w:rFonts w:asciiTheme="minorHAnsi" w:hAnsiTheme="minorHAnsi"/>
        </w:rPr>
        <w:lastRenderedPageBreak/>
        <w:t xml:space="preserve">Modeling sediment accumulation </w:t>
      </w:r>
    </w:p>
    <w:p w14:paraId="67E79940" w14:textId="6162F60D" w:rsidR="00806C21" w:rsidRDefault="00806C21" w:rsidP="005009D9">
      <w:pPr>
        <w:pStyle w:val="ListParagraph"/>
        <w:ind w:left="0" w:firstLine="576"/>
      </w:pPr>
      <w:r>
        <w:t xml:space="preserve">Statistical models, including both simple linear regression models and more complex generalized additive mixed models (GAMMs) </w:t>
      </w:r>
      <w:r w:rsidR="00EC1B5F">
        <w:t xml:space="preserve">are </w:t>
      </w:r>
      <w:r>
        <w:t xml:space="preserve">used to establish the relative controls of each measured variable on sediment accumulation rates, both the average for North and South reefs, and at each of the nine locations where accumulation </w:t>
      </w:r>
      <w:r w:rsidR="00EC1B5F">
        <w:t>is</w:t>
      </w:r>
      <w:r>
        <w:t xml:space="preserve"> measured. </w:t>
      </w:r>
    </w:p>
    <w:p w14:paraId="3AEF1FCA" w14:textId="6AA3C463" w:rsidR="00806C21" w:rsidRPr="00A77198" w:rsidRDefault="00806C21" w:rsidP="005009D9">
      <w:pPr>
        <w:pStyle w:val="ListParagraph"/>
        <w:ind w:left="0" w:firstLine="709"/>
      </w:pPr>
      <w:r>
        <w:t xml:space="preserve">A semi-empirical model of sediment accumulation at location </w:t>
      </w:r>
      <w:proofErr w:type="spellStart"/>
      <w:r>
        <w:rPr>
          <w:i/>
        </w:rPr>
        <w:t>i</w:t>
      </w:r>
      <w:proofErr w:type="spellEnd"/>
      <w:r>
        <w:t xml:space="preserve"> </w:t>
      </w:r>
      <w:r w:rsidR="00EC1B5F">
        <w:t>(S</w:t>
      </w:r>
      <w:r w:rsidR="00EC1B5F">
        <w:rPr>
          <w:vertAlign w:val="subscript"/>
        </w:rPr>
        <w:t>i</w:t>
      </w:r>
      <w:r w:rsidR="00EC1B5F">
        <w:t xml:space="preserve">) </w:t>
      </w:r>
      <w:r>
        <w:t xml:space="preserve">in the bay during month </w:t>
      </w:r>
      <w:r w:rsidRPr="00D61AAC">
        <w:rPr>
          <w:i/>
        </w:rPr>
        <w:t>t</w:t>
      </w:r>
      <w:r>
        <w:t xml:space="preserve"> </w:t>
      </w:r>
      <w:r w:rsidR="00EC1B5F">
        <w:t>is proposed</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4603"/>
        <w:gridCol w:w="2842"/>
      </w:tblGrid>
      <w:tr w:rsidR="00806C21" w:rsidRPr="00EC4C96" w14:paraId="74359980" w14:textId="77777777" w:rsidTr="00360C4F">
        <w:tc>
          <w:tcPr>
            <w:tcW w:w="2178" w:type="dxa"/>
          </w:tcPr>
          <w:p w14:paraId="02A365AC" w14:textId="77777777" w:rsidR="00806C21" w:rsidRDefault="00806C21" w:rsidP="005009D9">
            <w:pPr>
              <w:pStyle w:val="ListParagraph"/>
              <w:ind w:left="0"/>
              <w:rPr>
                <w:b/>
                <w:kern w:val="24"/>
              </w:rPr>
            </w:pPr>
          </w:p>
        </w:tc>
        <w:tc>
          <w:tcPr>
            <w:tcW w:w="4884" w:type="dxa"/>
          </w:tcPr>
          <w:p w14:paraId="5180306E" w14:textId="77777777" w:rsidR="00806C21" w:rsidRDefault="00073D18" w:rsidP="005009D9">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3DCEC79A" w14:textId="77777777" w:rsidR="00806C21" w:rsidRDefault="00806C21" w:rsidP="005009D9">
            <w:pPr>
              <w:pStyle w:val="ListParagraph"/>
              <w:ind w:left="0"/>
              <w:rPr>
                <w:b/>
                <w:kern w:val="24"/>
              </w:rPr>
            </w:pPr>
          </w:p>
        </w:tc>
        <w:tc>
          <w:tcPr>
            <w:tcW w:w="3126" w:type="dxa"/>
          </w:tcPr>
          <w:p w14:paraId="40CC2F0B" w14:textId="6DD7CF06" w:rsidR="00806C21" w:rsidRPr="00EC4C96" w:rsidRDefault="00806C21" w:rsidP="00BB5B8E">
            <w:pPr>
              <w:pStyle w:val="ListParagraph"/>
              <w:ind w:left="0"/>
              <w:jc w:val="right"/>
              <w:rPr>
                <w:kern w:val="24"/>
              </w:rPr>
            </w:pPr>
            <w:r w:rsidRPr="00EC4C96">
              <w:rPr>
                <w:kern w:val="24"/>
              </w:rPr>
              <w:t xml:space="preserve">Equation </w:t>
            </w:r>
            <w:r w:rsidR="00BB5B8E">
              <w:rPr>
                <w:kern w:val="24"/>
              </w:rPr>
              <w:t>6</w:t>
            </w:r>
          </w:p>
        </w:tc>
      </w:tr>
    </w:tbl>
    <w:p w14:paraId="474EC1E7" w14:textId="3D8D299C" w:rsidR="00806C21" w:rsidRDefault="00806C21" w:rsidP="005009D9">
      <w:pPr>
        <w:pStyle w:val="ListParagraph"/>
        <w:ind w:left="0"/>
        <w:rPr>
          <w:kern w:val="24"/>
        </w:rPr>
      </w:pPr>
      <w:r>
        <w:rPr>
          <w:kern w:val="24"/>
        </w:rPr>
        <w:t xml:space="preserve">where </w:t>
      </w:r>
      <w:proofErr w:type="spellStart"/>
      <w:proofErr w:type="gramStart"/>
      <w:r w:rsidRPr="00614046">
        <w:rPr>
          <w:i/>
          <w:kern w:val="24"/>
        </w:rPr>
        <w:t>S</w:t>
      </w:r>
      <w:r>
        <w:rPr>
          <w:i/>
          <w:kern w:val="24"/>
          <w:vertAlign w:val="subscript"/>
        </w:rPr>
        <w:t>w</w:t>
      </w:r>
      <w:proofErr w:type="spellEnd"/>
      <w:r w:rsidRPr="00614046">
        <w:rPr>
          <w:i/>
          <w:kern w:val="24"/>
        </w:rPr>
        <w:t>(</w:t>
      </w:r>
      <w:proofErr w:type="gramEnd"/>
      <w:r w:rsidRPr="00614046">
        <w:rPr>
          <w:i/>
          <w:kern w:val="24"/>
        </w:rPr>
        <w:t>t)</w:t>
      </w:r>
      <w:r>
        <w:rPr>
          <w:kern w:val="24"/>
        </w:rPr>
        <w:t xml:space="preserve"> is </w:t>
      </w:r>
      <w:r w:rsidR="00EC1B5F">
        <w:rPr>
          <w:kern w:val="24"/>
        </w:rPr>
        <w:t xml:space="preserve">total </w:t>
      </w:r>
      <w:r>
        <w:rPr>
          <w:kern w:val="24"/>
        </w:rPr>
        <w:t xml:space="preserve">sediment loading from the watershed in month </w:t>
      </w:r>
      <w:r w:rsidRPr="00614046">
        <w:rPr>
          <w:i/>
          <w:kern w:val="24"/>
        </w:rPr>
        <w:t>t</w:t>
      </w:r>
      <w:r>
        <w:rPr>
          <w:kern w:val="24"/>
        </w:rPr>
        <w:t xml:space="preserve">, </w:t>
      </w:r>
      <w:proofErr w:type="spellStart"/>
      <w:r w:rsidRPr="00614046">
        <w:rPr>
          <w:i/>
          <w:kern w:val="24"/>
        </w:rPr>
        <w:t>R</w:t>
      </w:r>
      <w:r w:rsidRPr="005420C9">
        <w:rPr>
          <w:i/>
          <w:kern w:val="24"/>
          <w:vertAlign w:val="subscript"/>
        </w:rPr>
        <w:t>i</w:t>
      </w:r>
      <w:proofErr w:type="spellEnd"/>
      <w:r w:rsidRPr="00614046">
        <w:rPr>
          <w:i/>
          <w:kern w:val="24"/>
        </w:rPr>
        <w:t>(t)</w:t>
      </w:r>
      <w:r>
        <w:rPr>
          <w:kern w:val="24"/>
        </w:rPr>
        <w:t xml:space="preserve"> is mean water residence time over the reef flat at location </w:t>
      </w:r>
      <w:r w:rsidR="00AD2E02">
        <w:rPr>
          <w:i/>
          <w:kern w:val="24"/>
        </w:rPr>
        <w:t>I</w:t>
      </w:r>
      <w:r w:rsidR="00AD2E02">
        <w:rPr>
          <w:kern w:val="24"/>
        </w:rPr>
        <w:t xml:space="preserve"> (</w:t>
      </w:r>
      <w:r>
        <w:rPr>
          <w:kern w:val="24"/>
        </w:rPr>
        <w:t>either the mean of the month or mean during storm events</w:t>
      </w:r>
      <w:r w:rsidR="00AD2E02">
        <w:rPr>
          <w:kern w:val="24"/>
        </w:rPr>
        <w:t>)</w:t>
      </w:r>
      <w:r>
        <w:rPr>
          <w:kern w:val="24"/>
        </w:rPr>
        <w:t xml:space="preserve">, and </w:t>
      </w:r>
      <w:proofErr w:type="spellStart"/>
      <w:r w:rsidRPr="00614046">
        <w:rPr>
          <w:i/>
          <w:kern w:val="24"/>
        </w:rPr>
        <w:t>SB</w:t>
      </w:r>
      <w:r w:rsidRPr="00614046">
        <w:rPr>
          <w:i/>
          <w:kern w:val="24"/>
          <w:vertAlign w:val="subscript"/>
        </w:rPr>
        <w:t>i</w:t>
      </w:r>
      <w:proofErr w:type="spellEnd"/>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at location </w:t>
      </w:r>
      <w:proofErr w:type="spellStart"/>
      <w:r>
        <w:rPr>
          <w:i/>
          <w:kern w:val="24"/>
        </w:rPr>
        <w:t>i</w:t>
      </w:r>
      <w:proofErr w:type="spellEnd"/>
      <w:r>
        <w:rPr>
          <w:kern w:val="24"/>
        </w:rPr>
        <w:t xml:space="preserve">, which is a proxy for sediment availability in the microenvironment around the sampling location. </w:t>
      </w:r>
    </w:p>
    <w:p w14:paraId="3371A53E" w14:textId="77777777" w:rsidR="00806C21" w:rsidRDefault="00806C21" w:rsidP="005009D9">
      <w:pPr>
        <w:pStyle w:val="ListParagraph"/>
        <w:ind w:left="0"/>
        <w:rPr>
          <w:kern w:val="24"/>
        </w:rPr>
      </w:pPr>
    </w:p>
    <w:p w14:paraId="29DD0BB3" w14:textId="77777777" w:rsidR="00806C21" w:rsidRPr="00B75696" w:rsidRDefault="00806C21" w:rsidP="005009D9">
      <w:pPr>
        <w:pStyle w:val="ListParagraph"/>
        <w:ind w:left="0"/>
        <w:rPr>
          <w:kern w:val="24"/>
        </w:rPr>
      </w:pPr>
      <w:r w:rsidRPr="00027F6A">
        <w:rPr>
          <w:b/>
        </w:rPr>
        <w:t>Sediment Loading</w:t>
      </w:r>
    </w:p>
    <w:p w14:paraId="20169324" w14:textId="6E08487E" w:rsidR="00806C21" w:rsidRDefault="00806C21" w:rsidP="005009D9">
      <w:pPr>
        <w:ind w:firstLine="720"/>
      </w:pPr>
      <w:r w:rsidRPr="00703BBA">
        <w:t>Field observations suggest that sediment larger than fine sand settle before reaching the corals</w:t>
      </w:r>
      <w:r>
        <w:t>, so s</w:t>
      </w:r>
      <w:r w:rsidRPr="00703BBA">
        <w:t xml:space="preserve">ediment </w:t>
      </w:r>
      <w:r>
        <w:t xml:space="preserve">accumulation and </w:t>
      </w:r>
      <w:r w:rsidRPr="00703BBA">
        <w:t>loading refer</w:t>
      </w:r>
      <w:r>
        <w:t>s</w:t>
      </w:r>
      <w:r w:rsidRPr="00703BBA">
        <w:t xml:space="preserve"> to particle sizes less than 16um (fine sand). </w:t>
      </w:r>
      <w:r>
        <w:t xml:space="preserve">Monthly sediment loading from the watershed </w:t>
      </w:r>
      <w:r w:rsidRPr="00703BBA">
        <w:t>(</w:t>
      </w:r>
      <w:proofErr w:type="spellStart"/>
      <w:r w:rsidRPr="00703BBA">
        <w:t>S</w:t>
      </w:r>
      <w:r>
        <w:rPr>
          <w:vertAlign w:val="subscript"/>
        </w:rPr>
        <w:t>w</w:t>
      </w:r>
      <w:proofErr w:type="spellEnd"/>
      <w:r w:rsidRPr="00703BBA">
        <w:t xml:space="preserve">) </w:t>
      </w:r>
      <w:r>
        <w:t>is calculated as the sum of suspended sediment yield from storm events (</w:t>
      </w:r>
      <w:proofErr w:type="spellStart"/>
      <w:r>
        <w:t>SSY</w:t>
      </w:r>
      <w:r w:rsidR="00AD2E02">
        <w:rPr>
          <w:vertAlign w:val="subscript"/>
        </w:rPr>
        <w:t>t</w:t>
      </w:r>
      <w:proofErr w:type="spellEnd"/>
      <w:r w:rsidR="00AD2E02">
        <w:t>), using the model from Paper One</w:t>
      </w:r>
      <w:r>
        <w:t>:</w:t>
      </w:r>
    </w:p>
    <w:p w14:paraId="1D17A000" w14:textId="77777777" w:rsidR="00806C21" w:rsidRPr="008B2C3B" w:rsidRDefault="00806C21" w:rsidP="005009D9">
      <w:pPr>
        <w:ind w:firstLine="720"/>
        <w:rPr>
          <w:rFonts w:eastAsiaTheme="minorEastAsia"/>
        </w:rPr>
      </w:pPr>
    </w:p>
    <w:tbl>
      <w:tblPr>
        <w:tblStyle w:val="TableGrid"/>
        <w:tblW w:w="0" w:type="auto"/>
        <w:tblLook w:val="04A0" w:firstRow="1" w:lastRow="0" w:firstColumn="1" w:lastColumn="0" w:noHBand="0" w:noVBand="1"/>
      </w:tblPr>
      <w:tblGrid>
        <w:gridCol w:w="3116"/>
        <w:gridCol w:w="3117"/>
        <w:gridCol w:w="3117"/>
      </w:tblGrid>
      <w:tr w:rsidR="00806C21" w:rsidRPr="0080180F" w14:paraId="13A1DA7B" w14:textId="77777777" w:rsidTr="00360C4F">
        <w:tc>
          <w:tcPr>
            <w:tcW w:w="3116" w:type="dxa"/>
            <w:tcBorders>
              <w:top w:val="nil"/>
              <w:left w:val="nil"/>
              <w:bottom w:val="nil"/>
              <w:right w:val="nil"/>
            </w:tcBorders>
          </w:tcPr>
          <w:p w14:paraId="2E61E443" w14:textId="77777777" w:rsidR="00806C21" w:rsidRPr="0080180F" w:rsidRDefault="00806C21" w:rsidP="005009D9">
            <w:pPr>
              <w:rPr>
                <w:rFonts w:ascii="Cambria" w:hAnsi="Cambria"/>
              </w:rPr>
            </w:pPr>
          </w:p>
        </w:tc>
        <w:tc>
          <w:tcPr>
            <w:tcW w:w="3117" w:type="dxa"/>
            <w:tcBorders>
              <w:top w:val="nil"/>
              <w:left w:val="nil"/>
              <w:bottom w:val="nil"/>
              <w:right w:val="nil"/>
            </w:tcBorders>
          </w:tcPr>
          <w:p w14:paraId="7C7EA405" w14:textId="10BABED2" w:rsidR="00806C21" w:rsidRPr="0080180F" w:rsidRDefault="00073D18" w:rsidP="005009D9">
            <w:pPr>
              <w:rPr>
                <w:rFonts w:ascii="Cambria" w:hAnsi="Cambria"/>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2167512C" w14:textId="2BB985F8" w:rsidR="00806C21" w:rsidRPr="0080180F" w:rsidRDefault="00BB5B8E" w:rsidP="00BB5B8E">
            <w:pPr>
              <w:jc w:val="right"/>
            </w:pPr>
            <w:r>
              <w:t>Equation 7</w:t>
            </w:r>
          </w:p>
        </w:tc>
      </w:tr>
      <w:tr w:rsidR="00806C21" w:rsidRPr="0080180F" w14:paraId="23E749E3" w14:textId="77777777" w:rsidTr="00360C4F">
        <w:tc>
          <w:tcPr>
            <w:tcW w:w="9350" w:type="dxa"/>
            <w:gridSpan w:val="3"/>
            <w:tcBorders>
              <w:top w:val="nil"/>
              <w:left w:val="nil"/>
              <w:bottom w:val="nil"/>
              <w:right w:val="nil"/>
            </w:tcBorders>
          </w:tcPr>
          <w:p w14:paraId="43475DD3" w14:textId="3023DAC0" w:rsidR="00806C21" w:rsidRPr="00614046" w:rsidRDefault="00806C21" w:rsidP="005009D9">
            <w:proofErr w:type="gramStart"/>
            <w:r w:rsidRPr="00614046">
              <w:t>where</w:t>
            </w:r>
            <w:proofErr w:type="gramEnd"/>
            <w:r w:rsidRPr="00614046">
              <w:t xml:space="preserve"> S</w:t>
            </w:r>
            <w:r w:rsidR="00AD2E02">
              <w:rPr>
                <w:vertAlign w:val="subscript"/>
              </w:rPr>
              <w:t>W</w:t>
            </w:r>
            <w:r w:rsidRPr="00614046">
              <w:t xml:space="preserve"> is the sum of </w:t>
            </w:r>
            <w:proofErr w:type="spellStart"/>
            <w:r w:rsidRPr="00614046">
              <w:t>SSY</w:t>
            </w:r>
            <w:r w:rsidR="00AD2E02">
              <w:rPr>
                <w:vertAlign w:val="subscript"/>
              </w:rPr>
              <w:t>i</w:t>
            </w:r>
            <w:proofErr w:type="spellEnd"/>
            <w:r w:rsidRPr="00614046">
              <w:t xml:space="preserve"> for n events in the month.</w:t>
            </w:r>
          </w:p>
        </w:tc>
      </w:tr>
      <w:tr w:rsidR="00806C21" w:rsidRPr="0080180F" w14:paraId="209B91C4" w14:textId="77777777" w:rsidTr="00360C4F">
        <w:tc>
          <w:tcPr>
            <w:tcW w:w="3116" w:type="dxa"/>
            <w:tcBorders>
              <w:top w:val="nil"/>
              <w:left w:val="nil"/>
              <w:bottom w:val="nil"/>
              <w:right w:val="nil"/>
            </w:tcBorders>
          </w:tcPr>
          <w:p w14:paraId="7B0A41F5" w14:textId="77777777" w:rsidR="00806C21" w:rsidRPr="00614046" w:rsidRDefault="00806C21" w:rsidP="005009D9"/>
        </w:tc>
        <w:tc>
          <w:tcPr>
            <w:tcW w:w="3117" w:type="dxa"/>
            <w:tcBorders>
              <w:top w:val="nil"/>
              <w:left w:val="nil"/>
              <w:bottom w:val="nil"/>
              <w:right w:val="nil"/>
            </w:tcBorders>
          </w:tcPr>
          <w:p w14:paraId="5391528F" w14:textId="77777777" w:rsidR="00806C21" w:rsidRPr="0080180F" w:rsidRDefault="00073D18" w:rsidP="005009D9">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i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091909D9" w14:textId="6F57AA1D" w:rsidR="00806C21" w:rsidRPr="0080180F" w:rsidRDefault="00BB5B8E" w:rsidP="00BB5B8E">
            <w:pPr>
              <w:jc w:val="right"/>
            </w:pPr>
            <w:r>
              <w:t>Equation 8</w:t>
            </w:r>
          </w:p>
        </w:tc>
      </w:tr>
      <w:tr w:rsidR="00806C21" w:rsidRPr="0080180F" w14:paraId="5D752F0D" w14:textId="77777777" w:rsidTr="00360C4F">
        <w:tc>
          <w:tcPr>
            <w:tcW w:w="9350" w:type="dxa"/>
            <w:gridSpan w:val="3"/>
            <w:tcBorders>
              <w:top w:val="nil"/>
              <w:left w:val="nil"/>
              <w:bottom w:val="nil"/>
              <w:right w:val="nil"/>
            </w:tcBorders>
          </w:tcPr>
          <w:p w14:paraId="0B33CE12" w14:textId="31A206D7" w:rsidR="00806C21" w:rsidRPr="00614046" w:rsidRDefault="00806C21" w:rsidP="00AD2E02">
            <w:proofErr w:type="gramStart"/>
            <w:r w:rsidRPr="00614046">
              <w:t>where</w:t>
            </w:r>
            <w:proofErr w:type="gramEnd"/>
            <w:r w:rsidRPr="00614046">
              <w:t xml:space="preserve"> the regression coefficients α and β are obtained by ordinary least squares regression on the logarithms of </w:t>
            </w:r>
            <w:proofErr w:type="spellStart"/>
            <w:r w:rsidRPr="00614046">
              <w:rPr>
                <w:i/>
              </w:rPr>
              <w:t>SSY</w:t>
            </w:r>
            <w:r w:rsidRPr="00614046">
              <w:rPr>
                <w:i/>
                <w:vertAlign w:val="subscript"/>
              </w:rPr>
              <w:t>i</w:t>
            </w:r>
            <w:proofErr w:type="spellEnd"/>
            <w:r w:rsidRPr="00614046">
              <w:rPr>
                <w:i/>
                <w:vertAlign w:val="subscript"/>
              </w:rPr>
              <w:t xml:space="preserve">  </w:t>
            </w:r>
            <w:r w:rsidRPr="00614046">
              <w:t xml:space="preserve">and </w:t>
            </w:r>
            <w:proofErr w:type="spellStart"/>
            <w:r w:rsidRPr="00614046">
              <w:rPr>
                <w:i/>
              </w:rPr>
              <w:t>Q</w:t>
            </w:r>
            <w:r w:rsidRPr="00614046">
              <w:rPr>
                <w:i/>
                <w:vertAlign w:val="subscript"/>
              </w:rPr>
              <w:t>max</w:t>
            </w:r>
            <w:proofErr w:type="spellEnd"/>
            <w:r>
              <w:rPr>
                <w:i/>
                <w:vertAlign w:val="subscript"/>
              </w:rPr>
              <w:t xml:space="preserve">  </w:t>
            </w:r>
            <w:r>
              <w:t>(</w:t>
            </w:r>
            <w:r w:rsidR="00AD2E02">
              <w:t>Paper One</w:t>
            </w:r>
            <w:r>
              <w:t>)</w:t>
            </w:r>
            <w:r w:rsidRPr="00614046">
              <w:t xml:space="preserve">. </w:t>
            </w:r>
          </w:p>
        </w:tc>
      </w:tr>
    </w:tbl>
    <w:p w14:paraId="739AED7F" w14:textId="77777777" w:rsidR="00806C21" w:rsidRPr="005E3EB1" w:rsidRDefault="00806C21" w:rsidP="005009D9"/>
    <w:p w14:paraId="199610EF" w14:textId="77777777" w:rsidR="00806C21" w:rsidRDefault="00806C21" w:rsidP="005009D9">
      <w:pPr>
        <w:rPr>
          <w:rFonts w:ascii="Calibri" w:hAnsi="Calibri"/>
          <w:b/>
          <w:color w:val="000000"/>
        </w:rPr>
      </w:pPr>
      <w:r w:rsidRPr="00027F6A">
        <w:rPr>
          <w:rFonts w:ascii="Calibri" w:hAnsi="Calibri"/>
          <w:b/>
          <w:color w:val="000000"/>
        </w:rPr>
        <w:t>Hydrodynamics</w:t>
      </w:r>
    </w:p>
    <w:p w14:paraId="2D14549A" w14:textId="30D878E9" w:rsidR="00806C21" w:rsidRPr="00EB146C" w:rsidRDefault="00806C21" w:rsidP="005009D9">
      <w:pPr>
        <w:ind w:firstLine="720"/>
        <w:rPr>
          <w:u w:val="single"/>
        </w:rPr>
      </w:pPr>
      <w:r>
        <w:t xml:space="preserve">Water residence time for each 100m x 100m grid cell containing a </w:t>
      </w:r>
      <w:r w:rsidR="00AD2E02">
        <w:t>tube</w:t>
      </w:r>
      <w:r>
        <w:t xml:space="preserve"> trap/SedPod will be calculated from NOAA </w:t>
      </w:r>
      <w:proofErr w:type="spellStart"/>
      <w:r>
        <w:t>WaveWatch</w:t>
      </w:r>
      <w:proofErr w:type="spellEnd"/>
      <w:r>
        <w:t xml:space="preserve"> III swell model output and the model developed in Paper Two. R</w:t>
      </w:r>
      <w:r w:rsidRPr="00703BBA">
        <w:rPr>
          <w:rFonts w:eastAsiaTheme="minorEastAsia"/>
        </w:rPr>
        <w:t>esidence time is the amount of time a parcel of water remains in the</w:t>
      </w:r>
      <w:r>
        <w:rPr>
          <w:rFonts w:eastAsiaTheme="minorEastAsia"/>
        </w:rPr>
        <w:t xml:space="preserve"> grid cell, and is</w:t>
      </w:r>
      <w:r w:rsidR="00AD2E02">
        <w:rPr>
          <w:rFonts w:eastAsiaTheme="minorEastAsia"/>
        </w:rPr>
        <w:t xml:space="preserve"> directly calculated from flow velocity</w:t>
      </w:r>
      <w:r w:rsidRPr="00703BBA">
        <w:rPr>
          <w:rFonts w:eastAsiaTheme="minorEastAsia"/>
        </w:rPr>
        <w:t xml:space="preserve">. </w:t>
      </w:r>
      <w:r>
        <w:rPr>
          <w:rFonts w:eastAsiaTheme="minorEastAsia"/>
        </w:rPr>
        <w:t>P</w:t>
      </w:r>
      <w:r w:rsidR="00AD2E02">
        <w:rPr>
          <w:rFonts w:eastAsiaTheme="minorEastAsia"/>
        </w:rPr>
        <w:t>aper Two</w:t>
      </w:r>
      <w:r w:rsidRPr="00703BBA">
        <w:rPr>
          <w:rFonts w:eastAsiaTheme="minorEastAsia"/>
        </w:rPr>
        <w:t xml:space="preserve"> propose</w:t>
      </w:r>
      <w:r>
        <w:rPr>
          <w:rFonts w:eastAsiaTheme="minorEastAsia"/>
        </w:rPr>
        <w:t>s</w:t>
      </w:r>
      <w:r w:rsidRPr="00703BBA">
        <w:rPr>
          <w:rFonts w:eastAsiaTheme="minorEastAsia"/>
        </w:rPr>
        <w:t xml:space="preserve"> </w:t>
      </w:r>
      <w:r>
        <w:rPr>
          <w:rFonts w:eastAsiaTheme="minorEastAsia"/>
        </w:rPr>
        <w:t xml:space="preserve">that residence time </w:t>
      </w:r>
      <w:r w:rsidRPr="00703BBA">
        <w:rPr>
          <w:rFonts w:eastAsiaTheme="minorEastAsia"/>
        </w:rPr>
        <w:t>decreases with increased mean monthly swell height</w:t>
      </w:r>
      <w:r>
        <w:rPr>
          <w:rFonts w:eastAsiaTheme="minorEastAsia"/>
        </w:rPr>
        <w:t xml:space="preserve">, and the relationship between swell height and flow </w:t>
      </w:r>
      <w:r w:rsidR="00AD2E02">
        <w:rPr>
          <w:rFonts w:eastAsiaTheme="minorEastAsia"/>
        </w:rPr>
        <w:t>velocity</w:t>
      </w:r>
      <w:r>
        <w:rPr>
          <w:rFonts w:eastAsiaTheme="minorEastAsia"/>
        </w:rPr>
        <w:t xml:space="preserve"> in each grid cell will be determined in Paper Two, of the form</w:t>
      </w:r>
      <w:r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806C21" w:rsidRPr="00703BBA" w14:paraId="1E7E59E9" w14:textId="77777777" w:rsidTr="00360C4F">
        <w:tc>
          <w:tcPr>
            <w:tcW w:w="3116" w:type="dxa"/>
            <w:tcBorders>
              <w:top w:val="nil"/>
              <w:left w:val="nil"/>
              <w:bottom w:val="nil"/>
              <w:right w:val="nil"/>
            </w:tcBorders>
          </w:tcPr>
          <w:p w14:paraId="7FFE5F20" w14:textId="77777777" w:rsidR="00806C21" w:rsidRPr="00703BBA" w:rsidRDefault="00806C21" w:rsidP="005009D9">
            <w:pPr>
              <w:rPr>
                <w:u w:val="single"/>
              </w:rPr>
            </w:pPr>
          </w:p>
        </w:tc>
        <w:tc>
          <w:tcPr>
            <w:tcW w:w="3117" w:type="dxa"/>
            <w:tcBorders>
              <w:top w:val="nil"/>
              <w:left w:val="nil"/>
              <w:bottom w:val="nil"/>
              <w:right w:val="nil"/>
            </w:tcBorders>
          </w:tcPr>
          <w:p w14:paraId="5C943DE4" w14:textId="77777777" w:rsidR="00806C21" w:rsidRPr="00703BBA" w:rsidRDefault="00806C21" w:rsidP="005009D9">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3E1749FE" w14:textId="471DE7CF" w:rsidR="00806C21" w:rsidRPr="00EB146C" w:rsidRDefault="00BB5B8E" w:rsidP="00BB5B8E">
            <w:pPr>
              <w:jc w:val="right"/>
            </w:pPr>
            <w:r>
              <w:t>Equation 9</w:t>
            </w:r>
          </w:p>
        </w:tc>
      </w:tr>
      <w:tr w:rsidR="00806C21" w:rsidRPr="00703BBA" w14:paraId="2EEE2496" w14:textId="77777777" w:rsidTr="00360C4F">
        <w:tc>
          <w:tcPr>
            <w:tcW w:w="9350" w:type="dxa"/>
            <w:gridSpan w:val="3"/>
            <w:tcBorders>
              <w:top w:val="nil"/>
              <w:left w:val="nil"/>
              <w:bottom w:val="nil"/>
              <w:right w:val="nil"/>
            </w:tcBorders>
          </w:tcPr>
          <w:p w14:paraId="704C01CE" w14:textId="77777777" w:rsidR="00806C21" w:rsidRPr="00703BBA" w:rsidRDefault="00806C21" w:rsidP="005009D9">
            <w:proofErr w:type="gramStart"/>
            <w:r w:rsidRPr="00703BBA">
              <w:t>where</w:t>
            </w:r>
            <w:proofErr w:type="gramEnd"/>
            <w:r w:rsidRPr="00703BBA">
              <w:t xml:space="preserve"> </w:t>
            </w:r>
            <w:r>
              <w:rPr>
                <w:i/>
              </w:rPr>
              <w:t>R</w:t>
            </w:r>
            <w:r w:rsidRPr="00703BBA">
              <w:rPr>
                <w:i/>
              </w:rPr>
              <w:t>(t)</w:t>
            </w:r>
            <w:r w:rsidRPr="00703BBA">
              <w:t xml:space="preserve"> is the </w:t>
            </w:r>
            <w:r>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Pr>
                <w:rFonts w:eastAsiaTheme="minorEastAsia"/>
              </w:rPr>
              <w:t xml:space="preserve"> Depending on the modeling results from Paper Two, it may be necessary to calculate and average water residence time daily to determine mean monthly residence time.</w:t>
            </w:r>
          </w:p>
        </w:tc>
      </w:tr>
    </w:tbl>
    <w:p w14:paraId="00FE65F0" w14:textId="77777777" w:rsidR="00806C21" w:rsidRDefault="00806C21" w:rsidP="005009D9">
      <w:pPr>
        <w:rPr>
          <w:b/>
        </w:rPr>
      </w:pPr>
    </w:p>
    <w:p w14:paraId="3A995AB1" w14:textId="77777777" w:rsidR="00806C21" w:rsidRDefault="00806C21" w:rsidP="005009D9">
      <w:pPr>
        <w:rPr>
          <w:b/>
        </w:rPr>
      </w:pPr>
      <w:r>
        <w:rPr>
          <w:b/>
        </w:rPr>
        <w:t>Monthly mean versus daily models</w:t>
      </w:r>
    </w:p>
    <w:p w14:paraId="2838FC1D" w14:textId="11F566B1" w:rsidR="00806C21" w:rsidRDefault="00806C21" w:rsidP="005009D9">
      <w:pPr>
        <w:ind w:firstLine="576"/>
      </w:pPr>
      <w:r>
        <w:lastRenderedPageBreak/>
        <w:t xml:space="preserve">Monthly sediment accumulation may be a function of sediment loading and </w:t>
      </w:r>
      <w:r w:rsidR="008A5703">
        <w:t>hydrodynamic processes</w:t>
      </w:r>
      <w:r>
        <w:t xml:space="preserve"> interacting on daily time scales, where hydrodynamic conditions only on the day of sediment discharge and not the mean monthly condition, are important. If monthly sediment loading and monthly mean residence time </w:t>
      </w:r>
      <w:r w:rsidRPr="00703BBA">
        <w:t>do</w:t>
      </w:r>
      <w:r>
        <w:t xml:space="preserve"> not adequately predict sediment accumulation in the sediment traps,</w:t>
      </w:r>
      <w:r w:rsidRPr="00703BBA">
        <w:t xml:space="preserve"> </w:t>
      </w:r>
      <w:commentRangeStart w:id="68"/>
      <w:commentRangeStart w:id="69"/>
      <w:r w:rsidRPr="00703BBA">
        <w:t>it might be necessary to investigate</w:t>
      </w:r>
      <w:r>
        <w:t xml:space="preserve"> sediment loading and</w:t>
      </w:r>
      <w:r w:rsidRPr="00703BBA">
        <w:t xml:space="preserve"> </w:t>
      </w:r>
      <w:r>
        <w:t>water residence times</w:t>
      </w:r>
      <w:r w:rsidRPr="00703BBA">
        <w:t xml:space="preserve"> on daily </w:t>
      </w:r>
      <w:r>
        <w:t>scales</w:t>
      </w:r>
      <w:commentRangeEnd w:id="68"/>
      <w:r>
        <w:rPr>
          <w:rStyle w:val="CommentReference"/>
        </w:rPr>
        <w:commentReference w:id="68"/>
      </w:r>
      <w:commentRangeEnd w:id="69"/>
      <w:r>
        <w:rPr>
          <w:rStyle w:val="CommentReference"/>
        </w:rPr>
        <w:commentReference w:id="69"/>
      </w:r>
      <w:r>
        <w:t>, and further refine the statistical a</w:t>
      </w:r>
      <w:r w:rsidR="008A5703">
        <w:t>nalysis and equations. In that cas</w:t>
      </w:r>
      <w:r>
        <w:t>e, daily sediment loading and daily mean residence time will be used to assess daily deposition, which can be compared to the monthly sediment accumulation measurements.</w:t>
      </w:r>
    </w:p>
    <w:p w14:paraId="2D2CB23D" w14:textId="35CD48C5" w:rsidR="00806C21" w:rsidRPr="006C520F" w:rsidRDefault="00EC2AA1" w:rsidP="00EC2AA1">
      <w:pPr>
        <w:pStyle w:val="Heading3"/>
      </w:pPr>
      <w:r>
        <w:t>Temporal distribution</w:t>
      </w:r>
      <w:r w:rsidR="00806C21" w:rsidRPr="006C520F">
        <w:t xml:space="preserve"> of sediment </w:t>
      </w:r>
      <w:r>
        <w:t>accumulation</w:t>
      </w:r>
    </w:p>
    <w:p w14:paraId="26BE8F80" w14:textId="69F81D17" w:rsidR="00806C21" w:rsidRDefault="00806C21" w:rsidP="005009D9">
      <w:pPr>
        <w:ind w:firstLine="576"/>
      </w:pPr>
      <w:r>
        <w:t xml:space="preserve">Two time scales of analysis </w:t>
      </w:r>
      <w:r w:rsidR="008A5703">
        <w:t>are</w:t>
      </w:r>
      <w:r>
        <w:t xml:space="preserve"> pursued: monthly and seasonal (dry and wet season). Monthly measurements of sediment loading, hydrodynamic conditions, and the subsequent sediment accumulation are used to assess the importance of controls on net sedimentation. A monthly time interval was chosen to correspond with other studies found in the literature </w:t>
      </w:r>
      <w:r>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sample enough storm events to collect enough sediment for analysis, and for logistical reasons due to the high spatial coverage of sites and limited field personnel and resources. </w:t>
      </w:r>
    </w:p>
    <w:p w14:paraId="7793E3F5" w14:textId="71408BB7" w:rsidR="00806C21" w:rsidRDefault="008A5703" w:rsidP="005009D9">
      <w:pPr>
        <w:ind w:firstLine="576"/>
      </w:pPr>
      <w:r>
        <w:t>Assessing</w:t>
      </w:r>
      <w:r w:rsidR="00806C21">
        <w:t xml:space="preserve"> differences between dry and wet season sediment dynamics is useful to determine if there are seasonal patterns or modes that may be relevant to long term sediment accumulation </w:t>
      </w:r>
      <w:r w:rsidR="00806C21">
        <w:fldChar w:fldCharType="begin" w:fldLock="1"/>
      </w:r>
      <w:r w:rsidR="00073D18">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806C21">
        <w:fldChar w:fldCharType="separate"/>
      </w:r>
      <w:r w:rsidR="00806C21" w:rsidRPr="008245E9">
        <w:rPr>
          <w:noProof/>
        </w:rPr>
        <w:t>(Ryan et al., 2008)</w:t>
      </w:r>
      <w:r w:rsidR="00806C21">
        <w:fldChar w:fldCharType="end"/>
      </w:r>
      <w:r w:rsidR="00806C21">
        <w:t xml:space="preserve"> or coral conservation and restoration </w:t>
      </w:r>
      <w:r w:rsidR="00806C21">
        <w:fldChar w:fldCharType="begin" w:fldLock="1"/>
      </w:r>
      <w:r w:rsidR="00073D18">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rsidR="00806C21">
        <w:fldChar w:fldCharType="separate"/>
      </w:r>
      <w:r w:rsidR="00806C21" w:rsidRPr="006C520F">
        <w:rPr>
          <w:noProof/>
        </w:rPr>
        <w:t>(Muzuka et al., 2010)</w:t>
      </w:r>
      <w:r w:rsidR="00806C21">
        <w:fldChar w:fldCharType="end"/>
      </w:r>
      <w:r w:rsidR="00806C21">
        <w:t xml:space="preserve">. Previous studies have focused on wet season sediment deposition </w:t>
      </w:r>
      <w:r w:rsidR="00806C21">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806C21">
        <w:fldChar w:fldCharType="separate"/>
      </w:r>
      <w:r w:rsidR="00806C21" w:rsidRPr="006C520F">
        <w:rPr>
          <w:noProof/>
        </w:rPr>
        <w:t>(Muzuka et al., 2010; Victor et al., 2006)</w:t>
      </w:r>
      <w:r w:rsidR="00806C21">
        <w:fldChar w:fldCharType="end"/>
      </w:r>
      <w:r w:rsidR="00806C21">
        <w:t xml:space="preserve"> and may overestimate long term sediment accumulatio</w:t>
      </w:r>
      <w:r w:rsidR="00B3536B">
        <w:t>n. It is hypothesized (Hypothesi</w:t>
      </w:r>
      <w:r w:rsidR="00806C21">
        <w:t>s 3.1) that net deposition predominantly characterizes the wet season, and a net sediment removal, or limited deposition, predominantly characterizes in the dry season. The sediment accumulation data</w:t>
      </w:r>
      <w:r>
        <w:t xml:space="preserve"> will be grouped by season and analyzed </w:t>
      </w:r>
      <w:r w:rsidR="00806C21">
        <w:t>to determine if there are seasonal patterns of net deposition/removal.</w:t>
      </w:r>
    </w:p>
    <w:p w14:paraId="6672B119" w14:textId="47A4BE30" w:rsidR="00B3536B" w:rsidRPr="00B3536B" w:rsidRDefault="00EC2AA1" w:rsidP="00B3536B">
      <w:pPr>
        <w:pStyle w:val="Heading3"/>
        <w:ind w:left="720" w:hanging="720"/>
      </w:pPr>
      <w:r>
        <w:t>Spatial distribution</w:t>
      </w:r>
      <w:r w:rsidR="00806C21" w:rsidRPr="00AF5FB2">
        <w:t xml:space="preserve"> of sediment accumulation </w:t>
      </w:r>
    </w:p>
    <w:p w14:paraId="4CAC1172" w14:textId="5B954E00" w:rsidR="00806C21" w:rsidRDefault="00806C21" w:rsidP="005009D9">
      <w:pPr>
        <w:ind w:firstLine="720"/>
      </w:pPr>
      <w:r>
        <w:t xml:space="preserve">An important consideration for coral conservation is determining the spatial distribution of sediment impacts from terrigenous sediment loading. Current conservation models typically use the distance from the river mouth or other point source to assess pollution risk to coral reefs </w:t>
      </w:r>
      <w:r>
        <w:fldChar w:fldCharType="begin" w:fldLock="1"/>
      </w:r>
      <w:r w:rsidR="00073D18">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Doheny", "given" : "Brandon", "non-dropping-particle" : "", "parse-names" : false, "suffix" : "" }, { "dropping-particle" : "", "family" : "Maher", "given" : "Katy", "non-dropping-particle" : "", "parse-names" : false, "suffix" : "" }, { "dropping-particle" : "", "family" : "Minks", "given" : "Andrew", "non-dropping-particle" : "", "parse-names" : false, "suffix" : "" }, { "dropping-particle" : "", "family" : "Rude", "given" : "Jeremy", "non-dropping-particle" : "", "parse-names" : false, "suffix" : "" }, { "dropping-particle" : "", "family" : "Tyner, MarleneDunne", "given" : "Thomas", "non-dropping-particle" : "", "parse-names" : false, "suffix" : "" } ], "id" : "ITEM-2", "issued" : { "date-parts" : [ [ "2013" ] ] }, "publisher" : "University of California, Santa Barbara", "title" : "Ridge to Reef: Land Use, Sedimentation, and Marine Resource Vulnerability in Raja Ampat, Indonesia", "type" : "thesis" }, "uris" : [ "http://www.mendeley.com/documents/?uuid=a82d11f4-13c7-49cd-8366-638448283a60" ] } ], "mendeley" : { "previouslyFormattedCitation" : "(Doheny et al., 2013; Klein et al., 2012)" }, "properties" : { "noteIndex" : 0 }, "schema" : "https://github.com/citation-style-language/schema/raw/master/csl-citation.json" }</w:instrText>
      </w:r>
      <w:r>
        <w:fldChar w:fldCharType="separate"/>
      </w:r>
      <w:r w:rsidR="00B3536B" w:rsidRPr="00B3536B">
        <w:rPr>
          <w:noProof/>
        </w:rPr>
        <w:t>(Doheny et al., 2013; Klein et al., 2012)</w:t>
      </w:r>
      <w:r>
        <w:fldChar w:fldCharType="end"/>
      </w:r>
      <w:r>
        <w:t xml:space="preserve">, but wave and wind-driven flow over the reef can deflect suspended sediment away from corals </w:t>
      </w:r>
      <w:r>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00532115" w:rsidRPr="00532115">
        <w:rPr>
          <w:noProof/>
        </w:rPr>
        <w:t>(Hoitink and Hoekstra, 2003)</w:t>
      </w:r>
      <w:r>
        <w:fldChar w:fldCharType="end"/>
      </w:r>
      <w:r>
        <w:t xml:space="preserve"> or focus impacts on small areas of reef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8245E9">
        <w:rPr>
          <w:noProof/>
        </w:rPr>
        <w:t>(Presto et al., 2006)</w:t>
      </w:r>
      <w:r>
        <w:fldChar w:fldCharType="end"/>
      </w:r>
      <w:r>
        <w:t xml:space="preserve">. To explain the </w:t>
      </w:r>
      <w:r w:rsidR="00B3536B">
        <w:t xml:space="preserve">relative </w:t>
      </w:r>
      <w:r>
        <w:t>spatial variation of sediment accumulation between sediment traps, and determine if flow direction or distance from the stream is more important,</w:t>
      </w:r>
      <w:r w:rsidR="00B3536B">
        <w:t xml:space="preserve"> </w:t>
      </w:r>
      <w:r>
        <w:t>all</w:t>
      </w:r>
      <w:r w:rsidR="00B3536B">
        <w:t xml:space="preserve"> sediment accumulation</w:t>
      </w:r>
      <w:r>
        <w:t xml:space="preserve"> measurements</w:t>
      </w:r>
      <w:r w:rsidR="00B3536B">
        <w:t xml:space="preserve"> are normalized</w:t>
      </w:r>
      <w:r>
        <w:t xml:space="preserve"> by the maximum observed measurement</w:t>
      </w:r>
      <w:r w:rsidR="00B3536B">
        <w:t>. Normalized values</w:t>
      </w:r>
      <w:r>
        <w:t xml:space="preserve"> are then modeled as a function of water flow direction (towards/away the stream 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06C21" w14:paraId="0CF420E2" w14:textId="77777777" w:rsidTr="00360C4F">
        <w:tc>
          <w:tcPr>
            <w:tcW w:w="3116" w:type="dxa"/>
          </w:tcPr>
          <w:p w14:paraId="00261CDB" w14:textId="77777777" w:rsidR="00806C21" w:rsidRDefault="00806C21" w:rsidP="005009D9"/>
        </w:tc>
        <w:tc>
          <w:tcPr>
            <w:tcW w:w="3117" w:type="dxa"/>
          </w:tcPr>
          <w:p w14:paraId="512DBA40" w14:textId="77777777" w:rsidR="00806C21" w:rsidRDefault="00073D18" w:rsidP="005009D9">
            <m:oMathPara>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edAcc</m:t>
                            </m:r>
                          </m:e>
                        </m:acc>
                      </m:e>
                      <m:sub>
                        <m:r>
                          <w:rPr>
                            <w:rFonts w:ascii="Cambria Math" w:hAnsi="Cambria Math"/>
                          </w:rPr>
                          <m:t>i</m:t>
                        </m:r>
                      </m:sub>
                    </m:sSub>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14:paraId="624F0809" w14:textId="3F2F1E0A" w:rsidR="00806C21" w:rsidRDefault="00BB5B8E" w:rsidP="00BB5B8E">
            <w:pPr>
              <w:jc w:val="right"/>
            </w:pPr>
            <w:r>
              <w:t>Equation 10</w:t>
            </w:r>
          </w:p>
        </w:tc>
      </w:tr>
      <w:tr w:rsidR="00806C21" w14:paraId="2A935B71" w14:textId="77777777" w:rsidTr="00360C4F">
        <w:tc>
          <w:tcPr>
            <w:tcW w:w="9350" w:type="dxa"/>
            <w:gridSpan w:val="3"/>
          </w:tcPr>
          <w:p w14:paraId="0C9E28E4" w14:textId="77777777" w:rsidR="00806C21" w:rsidRDefault="00806C21" w:rsidP="005009D9">
            <w:r>
              <w:t xml:space="preserve">Where </w:t>
            </w:r>
            <m:oMath>
              <m:acc>
                <m:accPr>
                  <m:chr m:val="̅"/>
                  <m:ctrlPr>
                    <w:rPr>
                      <w:rFonts w:ascii="Cambria Math" w:hAnsi="Cambria Math"/>
                      <w:i/>
                    </w:rPr>
                  </m:ctrlPr>
                </m:accPr>
                <m:e>
                  <m:r>
                    <w:rPr>
                      <w:rFonts w:ascii="Cambria Math" w:hAnsi="Cambria Math"/>
                    </w:rPr>
                    <m:t>SedAcc</m:t>
                  </m:r>
                </m:e>
              </m:acc>
            </m:oMath>
            <w:r>
              <w:rPr>
                <w:rFonts w:eastAsiaTheme="minorEastAsia"/>
              </w:rPr>
              <w:t xml:space="preserve"> is the mean monthly sediment accumulation measured at trap </w:t>
            </w:r>
            <w:proofErr w:type="spellStart"/>
            <w:r>
              <w:rPr>
                <w:rFonts w:eastAsiaTheme="minorEastAsia"/>
                <w:i/>
              </w:rPr>
              <w:t>i</w:t>
            </w:r>
            <w:proofErr w:type="spellEnd"/>
            <w:r>
              <w:rPr>
                <w:rFonts w:eastAsiaTheme="minorEastAsia"/>
              </w:rPr>
              <w:t xml:space="preserve">, </w:t>
            </w:r>
            <w:proofErr w:type="spellStart"/>
            <w:r>
              <w:rPr>
                <w:rFonts w:eastAsiaTheme="minorEastAsia"/>
              </w:rPr>
              <w:t>SedAcc</w:t>
            </w:r>
            <w:r w:rsidRPr="008D5982">
              <w:rPr>
                <w:rFonts w:eastAsiaTheme="minorEastAsia"/>
                <w:vertAlign w:val="subscript"/>
              </w:rPr>
              <w:t>Max</w:t>
            </w:r>
            <w:proofErr w:type="spellEnd"/>
            <w:r>
              <w:rPr>
                <w:rFonts w:eastAsiaTheme="minorEastAsia"/>
              </w:rPr>
              <w:t xml:space="preserve"> is the highest observed sediment accumulation of all sediment traps, </w:t>
            </w:r>
            <w:proofErr w:type="spellStart"/>
            <w:r w:rsidRPr="00865FC6">
              <w:rPr>
                <w:rFonts w:eastAsiaTheme="minorEastAsia"/>
                <w:i/>
              </w:rPr>
              <w:t>V</w:t>
            </w:r>
            <w:r w:rsidRPr="00865FC6">
              <w:rPr>
                <w:rFonts w:eastAsiaTheme="minorEastAsia"/>
                <w:i/>
                <w:vertAlign w:val="subscript"/>
              </w:rPr>
              <w:t>ϴ</w:t>
            </w:r>
            <w:r>
              <w:rPr>
                <w:rFonts w:eastAsiaTheme="minorEastAsia"/>
                <w:i/>
                <w:vertAlign w:val="subscript"/>
              </w:rPr>
              <w:t>i</w:t>
            </w:r>
            <w:proofErr w:type="spellEnd"/>
            <w:r>
              <w:rPr>
                <w:rFonts w:eastAsiaTheme="minorEastAsia"/>
                <w:i/>
                <w:vertAlign w:val="subscript"/>
              </w:rPr>
              <w:t xml:space="preserve"> </w:t>
            </w:r>
            <w:r>
              <w:rPr>
                <w:rFonts w:eastAsiaTheme="minorEastAsia"/>
              </w:rPr>
              <w:t xml:space="preserve">is velocity in the direction away from the stream mouth at location </w:t>
            </w:r>
            <w:proofErr w:type="spellStart"/>
            <w:r w:rsidRPr="005420C9">
              <w:rPr>
                <w:rFonts w:eastAsiaTheme="minorEastAsia"/>
                <w:i/>
              </w:rPr>
              <w:t>i</w:t>
            </w:r>
            <w:proofErr w:type="spellEnd"/>
            <w:r w:rsidRPr="005420C9">
              <w:rPr>
                <w:rFonts w:eastAsiaTheme="minorEastAsia"/>
                <w:i/>
              </w:rPr>
              <w:t>,</w:t>
            </w:r>
            <w:r>
              <w:rPr>
                <w:rFonts w:eastAsiaTheme="minorEastAsia"/>
              </w:rPr>
              <w:t xml:space="preserve"> and </w:t>
            </w:r>
            <w:r>
              <w:rPr>
                <w:rFonts w:eastAsiaTheme="minorEastAsia"/>
                <w:i/>
              </w:rPr>
              <w:t>d</w:t>
            </w:r>
            <w:r>
              <w:rPr>
                <w:rFonts w:eastAsiaTheme="minorEastAsia"/>
                <w:i/>
                <w:vertAlign w:val="subscript"/>
              </w:rPr>
              <w:t>i</w:t>
            </w:r>
            <w:r>
              <w:rPr>
                <w:rFonts w:eastAsiaTheme="minorEastAsia"/>
              </w:rPr>
              <w:t xml:space="preserve"> is distance from the stream mouth at location </w:t>
            </w:r>
            <w:proofErr w:type="spellStart"/>
            <w:r w:rsidRPr="00B3536B">
              <w:rPr>
                <w:rFonts w:eastAsiaTheme="minorEastAsia"/>
                <w:i/>
              </w:rPr>
              <w:t>i</w:t>
            </w:r>
            <w:proofErr w:type="spellEnd"/>
            <w:r w:rsidRPr="00B3536B">
              <w:rPr>
                <w:rFonts w:eastAsiaTheme="minorEastAsia"/>
                <w:i/>
              </w:rPr>
              <w:t>.</w:t>
            </w:r>
          </w:p>
        </w:tc>
      </w:tr>
    </w:tbl>
    <w:p w14:paraId="7227C2C2" w14:textId="77777777" w:rsidR="00806C21" w:rsidRPr="00703BBA" w:rsidRDefault="00806C21" w:rsidP="005009D9">
      <w:pPr>
        <w:pStyle w:val="Heading2"/>
        <w:numPr>
          <w:ilvl w:val="0"/>
          <w:numId w:val="0"/>
        </w:numPr>
        <w:ind w:left="576" w:hanging="576"/>
      </w:pPr>
      <w:bookmarkStart w:id="71" w:name="_Toc389207946"/>
      <w:r>
        <w:t>Expected Results/Outcomes</w:t>
      </w:r>
      <w:bookmarkEnd w:id="71"/>
    </w:p>
    <w:p w14:paraId="7A677BF7" w14:textId="6BD6DFB4" w:rsidR="00806C21" w:rsidRDefault="00806C21" w:rsidP="005009D9">
      <w:pPr>
        <w:ind w:firstLine="360"/>
      </w:pPr>
      <w:r w:rsidRPr="00520543">
        <w:t xml:space="preserve">A serious problem </w:t>
      </w:r>
      <w:r>
        <w:t xml:space="preserve">faced by </w:t>
      </w:r>
      <w:r w:rsidRPr="00520543">
        <w:t xml:space="preserve">attempts </w:t>
      </w:r>
      <w:r>
        <w:t>by environmental managers and researchers</w:t>
      </w:r>
      <w:r w:rsidRPr="00520543">
        <w:t xml:space="preserve"> to assess stress on reefs is the fact that there are few, if any, reefs with adequate baseline data</w:t>
      </w:r>
      <w:r>
        <w:t xml:space="preserve"> </w:t>
      </w:r>
      <w:r>
        <w:fldChar w:fldCharType="begin" w:fldLock="1"/>
      </w:r>
      <w:r w:rsidR="00073D18">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B75696">
        <w:rPr>
          <w:noProof/>
        </w:rPr>
        <w:t>(Risk, 2014)</w:t>
      </w:r>
      <w:r>
        <w:fldChar w:fldCharType="end"/>
      </w:r>
      <w:r>
        <w:t>.</w:t>
      </w:r>
      <w:r w:rsidRPr="00B75696">
        <w:t xml:space="preserve"> </w:t>
      </w:r>
      <w:r>
        <w:t xml:space="preserve">The </w:t>
      </w:r>
      <w:r>
        <w:lastRenderedPageBreak/>
        <w:t>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r w:rsidR="00B3536B" w:rsidRPr="00B3536B">
        <w:t xml:space="preserve"> </w:t>
      </w:r>
    </w:p>
    <w:p w14:paraId="6F0BBDB8" w14:textId="77777777" w:rsidR="00806C21" w:rsidRPr="00703BBA" w:rsidRDefault="00806C21" w:rsidP="005009D9">
      <w:pPr>
        <w:ind w:firstLine="360"/>
      </w:pPr>
      <w:r>
        <w:t>The main outputs of the work will consist of a statistical model of sedimentation in Faga'alu Bay that quantifies the relative importance of watershed inputs and ocean circulation on sediment dynamics, and tests the above hypotheses.</w:t>
      </w:r>
    </w:p>
    <w:p w14:paraId="1C224AE3" w14:textId="15A27C09" w:rsidR="00B3536B" w:rsidRDefault="00B3536B">
      <w:pPr>
        <w:rPr>
          <w:b/>
        </w:rPr>
      </w:pPr>
      <w:r>
        <w:rPr>
          <w:b/>
        </w:rPr>
        <w:br w:type="page"/>
      </w:r>
    </w:p>
    <w:p w14:paraId="1DDA210B" w14:textId="543276C4" w:rsidR="00B3536B" w:rsidRDefault="00B3536B" w:rsidP="00B3536B">
      <w:pPr>
        <w:pStyle w:val="Heading1"/>
        <w:divId w:val="2066566068"/>
      </w:pPr>
      <w:r>
        <w:lastRenderedPageBreak/>
        <w:t>References</w:t>
      </w:r>
    </w:p>
    <w:p w14:paraId="5748D76A" w14:textId="6FB553E3" w:rsidR="00073D18" w:rsidRPr="00073D18" w:rsidRDefault="00B3536B">
      <w:pPr>
        <w:pStyle w:val="NormalWeb"/>
        <w:ind w:left="480" w:hanging="480"/>
        <w:divId w:val="760222910"/>
        <w:rPr>
          <w:rFonts w:ascii="Calibri" w:hAnsi="Calibri"/>
          <w:noProof/>
          <w:sz w:val="22"/>
        </w:rPr>
      </w:pPr>
      <w:r>
        <w:rPr>
          <w:b/>
        </w:rPr>
        <w:fldChar w:fldCharType="begin" w:fldLock="1"/>
      </w:r>
      <w:r>
        <w:rPr>
          <w:b/>
        </w:rPr>
        <w:instrText xml:space="preserve">ADDIN Mendeley Bibliography CSL_BIBLIOGRAPHY </w:instrText>
      </w:r>
      <w:r>
        <w:rPr>
          <w:b/>
        </w:rPr>
        <w:fldChar w:fldCharType="separate"/>
      </w:r>
      <w:r w:rsidR="00073D18" w:rsidRPr="00073D18">
        <w:rPr>
          <w:rFonts w:ascii="Calibri" w:hAnsi="Calibri"/>
          <w:noProof/>
          <w:sz w:val="22"/>
        </w:rPr>
        <w:t>Aeby, G., Aletto, S.C., Anderson, P., Carroll, B.P., DiDonato, E.M., DiDonato, G.T., Farmer, V., Fenner, D., Gove, J., Gulick, S., 2006. The State of Coral Reef Ecosystems of American Samoa.</w:t>
      </w:r>
    </w:p>
    <w:p w14:paraId="207CCF4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Asselman, N.E.M., 2000. Fitting and interpretation of sediment rating curves. J. Hydrol. 234, 228–248. doi:10.1016/S0022-1694(00)00253-5</w:t>
      </w:r>
    </w:p>
    <w:p w14:paraId="6F27D0F8"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Atkinson, C., Medeiros, A., 2006. Trip Report : Pilot Study of Factors Linking Watershed Function and Coastal Ecosystem Health in American Samoa.</w:t>
      </w:r>
    </w:p>
    <w:p w14:paraId="6588AA8F"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Austin, J., Atkinson, S., 2004. The Design and Testing of Small , Low-cost GPS-tracked Surface Drifters. Estuaries 27, 1026–1029.</w:t>
      </w:r>
    </w:p>
    <w:p w14:paraId="47042284"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Bartley, R., Bainbridge, Z.T., Lewis, S.E., Kroon, F.J., Wilkinson, S.N., Brodie, J.E., Silburn, D.M., 2014. Relating sediment impacts on coral reefs to watershed sources, processes and management: a review. Sci. Total Environ. 468-469, 1138–53. doi:10.1016/j.scitotenv.2013.09.030</w:t>
      </w:r>
    </w:p>
    <w:p w14:paraId="04ACF16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Bartley, R., Speirs, W.J., Ellis, T.W., Waters, D.K., 2012. A review of sediment and nutrient concentration data from Australia for use in catchment water quality models. Mar. Pollut. Bull. 65, 101–16. doi:10.1016/j.marpolbul.2011.08.009</w:t>
      </w:r>
    </w:p>
    <w:p w14:paraId="79B4DE64"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Basher, L., Hicks, D., Clapp, B., Hewitt, T., 2011. Sediment yield response to large storm events and forest harvesting, Motueka River, New Zealand. New Zeal. J. Mar. Freshw. Res. 45, 333–356. doi:10.1080/00288330.2011.570350</w:t>
      </w:r>
    </w:p>
    <w:p w14:paraId="2AC49F76"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Bonta, J. V, 2000. Impact of Coal Surface Mining and Reclamation on Suspended Sediment in Three Ohio Watersheds. JAWRA J. Am. Water Resour. Assoc. 36, 869–887.</w:t>
      </w:r>
    </w:p>
    <w:p w14:paraId="54263288"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Bothner, M.H., Reynolds, R.L., Casso, M.A., Storlazzi, C.D., Field, M.E., 2006. Quantity, composition, and source of sediment collected in sediment traps along the fringing coral reef off Molokai, Hawaii. Mar. Pollut. Bull. 52, 1034–47. doi:10.1016/j.marpolbul.2006.01.008</w:t>
      </w:r>
    </w:p>
    <w:p w14:paraId="586D5BE1"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Burke, L., Reytar, K., Spalding, M., Perry, A., 2011. Reefs at Risk: Revisited, Defenders.</w:t>
      </w:r>
    </w:p>
    <w:p w14:paraId="766AA3B9"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Calhoun, R.S., Fletcher, C.H., 1999. Measured and predicted sediment yield from a subtropical, heavy rainfall, steep-sided river basin: Hanalei, Kauai, Hawaiian Islands. Geomorphology 30, 213–226.</w:t>
      </w:r>
    </w:p>
    <w:p w14:paraId="7417DA01"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CH2M HILL, 1984. Oceanographic Studies in Support of American Samoa Wastewater Facilities Planning.</w:t>
      </w:r>
    </w:p>
    <w:p w14:paraId="5213447C"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Dahl, A., Lamberts, A., 1977. Environmental Impact on a Samoan Coral Reef: a resurvey of Mayors 1917 transect. Pacific Sci. 31, 309–319.</w:t>
      </w:r>
    </w:p>
    <w:p w14:paraId="48372715"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Davis, R., 1991. Lagrangian ocean studies. Annu. Rev. Fluid Mech. 23, 43–64.</w:t>
      </w:r>
    </w:p>
    <w:p w14:paraId="06E328E6"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lastRenderedPageBreak/>
        <w:t>Doheny, B., Maher, K., Minks, A., Rude, J., Tyner, MarleneDunne, T., 2013. Ridge to Reef: Land Use, Sedimentation, and Marine Resource Vulnerability in Raja Ampat, Indonesia. University of California, Santa Barbara.</w:t>
      </w:r>
    </w:p>
    <w:p w14:paraId="53A4B1FB"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Downs, C. a, Woodley, C.M., Richmond, R.H., Lanning, L.L., Owen, R., 2005. Shifting the paradigm of coral-reef “health” assessment. Mar. Pollut. Bull. 51, 486–94. doi:10.1016/j.marpolbul.2005.06.028</w:t>
      </w:r>
    </w:p>
    <w:p w14:paraId="704CCD63"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Draut, A.E., Bothner, M.H., Field, M.E., Reynolds, R.L., Cochran, S.A.Logan, J.B., Storlazzi, C.D., Berg, C.J., 2009. Supply and dispersal of flood sediment from a steep, tropical watershed: Hanalei Bay, Kaua’i, Hawai'i, USA. Geol. Soc. Am. Bull. 121, 574–585. doi:10.1130/B26367.1</w:t>
      </w:r>
    </w:p>
    <w:p w14:paraId="4D703BAF"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Dunne, T., Leopold, L.B., 1978. Water in environmental planning, Other Information: From review by Graham Tobin, Univ. of Iowa, Environ. Prof., Vol.1, No. 4, 261(1978).</w:t>
      </w:r>
    </w:p>
    <w:p w14:paraId="65AE97FE"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7609C8EE"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Emery, W.J., Thomson, R.E., 2004. Data Analysis Methods in Physical Oceanography, Second. ed. Elsevier B.V., Amsterdam, The Netherlands.</w:t>
      </w:r>
    </w:p>
    <w:p w14:paraId="706E549C"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Evrard, O., Navratil, O., Ayrault, S., Ahmadi, M., Némery, J., Legout, C., Lefèvre, I., Poirel, A., Bonté, P., Esteves, M., 2011. Combining suspended sediment monitoring and fingerprinting to determine the spatial origin of fine sediment in a mountainous river catchment. Earth Surf. Process. Landforms 36, 1072–1089. doi:10.1002/esp.2133</w:t>
      </w:r>
    </w:p>
    <w:p w14:paraId="53B0D224"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Fabricius, K.E., 2005. Effects of terrestrial runoff on the ecology of corals and coral reefs: review and synthesis. Mar. Pollut. Bull. 50, 125–46. doi:10.1016/j.marpolbul.2004.11.028</w:t>
      </w:r>
    </w:p>
    <w:p w14:paraId="417A9774"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Fabricius, K.E., De’ath, G., Humphrey, C., Zagorskis, I., Schaffelke, B., 2012. Intra-annual variation in turbidity in response to terrestrial runoff on near-shore coral reefs of the Great Barrier Reef. Estuar. Coast. Shelf Sci. 1–9.</w:t>
      </w:r>
    </w:p>
    <w:p w14:paraId="171117F5"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Fahey, B.D., Marden, M., Phillips, C.J., 2003. Sediment yields from a forested and a pasture catchment, coastal Hawkes ba North Island New Zealand.pdf. J. Hydrol. 41.</w:t>
      </w:r>
    </w:p>
    <w:p w14:paraId="05D0CB2E"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Falter, J.L., Atkinson, M.J., Merrifield, M. a., 2004. Mass-transfer limitation of nutrient uptake by a wave-dominated reef flat community. Limnol. Oceanogr. 49, 1820–1831. doi:10.4319/lo.2004.49.5.1820</w:t>
      </w:r>
    </w:p>
    <w:p w14:paraId="360F4787"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Field, M.E., Chezar, H., Storlazzi, C.D., 2012. SedPods: a low-cost coral proxy for measuring net sedimentation. Coral Reefs. doi:10.1007/s00338-012-0953-5</w:t>
      </w:r>
    </w:p>
    <w:p w14:paraId="0337D924"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Field, M.E., Cochran, S.A., Logan, J.B., Storlazzi, C.D., 2008. The coral reef of south Molokaʻi, Hawaiʻi; Portrait of a sediment-threatened reef, U.S. Geological Survey Scientific Investigations Report 2007-5101.</w:t>
      </w:r>
    </w:p>
    <w:p w14:paraId="1091FE6A"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lastRenderedPageBreak/>
        <w:t>Garen, D.C., Moore, D.S., 2005. Curve Number Hydrology in Water Quality Modeling: Uses, Abuses and Future Directions. J. Am. Water Resour. Assoc. 41, 377–388.</w:t>
      </w:r>
    </w:p>
    <w:p w14:paraId="4BD9F529"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Gellis, A.C., 2013. Factors influencing storm-generated suspended-sediment concentrations and loads in four basins of contrasting land use, humid-tropical Puerto Rico. Catena 104, 39–57. doi:10.1016/j.catena.2012.10.018</w:t>
      </w:r>
    </w:p>
    <w:p w14:paraId="039F0FC6"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Gippel, C.J., 1995. Potential of turbidity monitoring for measuring the transport of suspended solids in streams. Hydrol. Process. 9, 83–97.</w:t>
      </w:r>
    </w:p>
    <w:p w14:paraId="082CC54C"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Gray, S.C., Sears, W., Kolupski, M.L., Hastings, Z.C., Przyuski, N.W., Fox, M.D., Degrood, A., 2012. Factors affecting land-based sedimentation in coastal bays , US Virgin Islands, in: 12th International Coral Reef Symposium. Cairns, Australia, pp. 9–13.</w:t>
      </w:r>
    </w:p>
    <w:p w14:paraId="3899A816"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Grigg, R.W., 1995. Coral reefs in an urban embayment in Hawaii: a complex case history controlled by natural and anthropogenic stress. Coral Reefs 14, 253–266.</w:t>
      </w:r>
    </w:p>
    <w:p w14:paraId="79D225A9"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Grove, C. a., Nagtegaal, R., Zinke, J., Scheufen, T., Koster, B., Kasper, S., McCulloch, M.T., Bergh, G., Brummer, G.J. a., 2010. River runoff reconstructions from novel spectral luminescence scanning of massive coral skeletons. Coral Reefs 29, 579–591. doi:10.1007/s00338-010-0629-y</w:t>
      </w:r>
    </w:p>
    <w:p w14:paraId="0DFBC427"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alpern, B.S., Walbridge, S., Selkoe, K. a, Kappel, C. V, Micheli, F., D’Agrosa, C., Bruno, J.F., Casey, K.S., Ebert, C., Fox, H.E., Fujita, R., Heinemann, D., Lenihan, H.S., Madin, E.M.P., Perry, M.T., Selig, E.R., Spalding, M., Steneck, R., Watson, R., 2008. A global map of human impact on marine ecosystems. Science 319, 948–52. doi:10.1126/science.1149345</w:t>
      </w:r>
    </w:p>
    <w:p w14:paraId="0EA0B41C"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ancock, G.R., Grabham, M.K., Martin, P., Evans, K.G., Bollhöfer, a, 2006. A methodology for the assessment of rehabilitation success of post mining landscapes--sediment and radionuclide transport at the former Nabarlek uranium mine, Northern Territory, Australia. Sci. Total Environ. 354, 103–19. doi:10.1016/j.scitotenv.2005.01.039</w:t>
      </w:r>
    </w:p>
    <w:p w14:paraId="462A4288"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armel, R.D., Cooper, R.J., Slade, R.M., Haney, R.L., Arnold, J.G., 2006a. Cumulative uncertainty in measured streamflow and water quality data for small watersheds. Trans. Am. Soc. Agric. Biol. Eng. 49, 689–701.</w:t>
      </w:r>
    </w:p>
    <w:p w14:paraId="5E472343"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armel, R.D., King, K.W., Haggard, B.E., Wren, D.G., Sheridan, J.M., 2006b. Practical Guidance for Discharge and Water Quality Data Collections on Small Watersheds. Trans. ASABE 49, 937–948.</w:t>
      </w:r>
    </w:p>
    <w:p w14:paraId="6A20A298"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armel, R.D., Smith, D.R., King, K.W., Slade, R.M., 2009. Estimating storm discharge and water quality data uncertainty: A software tool for monitoring and modeling applications. Environ. Model. Softw. 24, 832–842.</w:t>
      </w:r>
    </w:p>
    <w:p w14:paraId="010A9895"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eiri, O., Lotter, A.F., Lemcke, G., 2001. Loss on ignition as a method for estimating organic and carbonate content in sediments : reproducibility and comparability of results. J. Paleolimnol. 25, 101–110.</w:t>
      </w:r>
    </w:p>
    <w:p w14:paraId="0E8C4D2C"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lastRenderedPageBreak/>
        <w:t>Hench, J.L., Leichter, J.J., Monismith, S.G., 2008. Episodic circulation and exchange in a wave-driven coral reef and lagoon system. Limnol. Oceanogr. 2681–2694.</w:t>
      </w:r>
    </w:p>
    <w:p w14:paraId="37793793"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icks, D.M., 1990. Suspended sediment yields from pasture and exotic forest basins, in: Proceedings of the New-Zealand Hydrological Society Symposium. Auckland, New Zealand.</w:t>
      </w:r>
    </w:p>
    <w:p w14:paraId="4055D649"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oeke, R.K., 2010. An investigation of wave-dominated coral reef hydrodynamics. Eng. Phys. Sci. James Cook University.</w:t>
      </w:r>
    </w:p>
    <w:p w14:paraId="380A8271"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oeke, R.K., Storlazzi, C.D., Ridd, P., 2011. Hydrodynamics of a bathymetrically complex fringing coral reef embayment: Wave climate, in situ observations, and wave prediction. J. Geophys. Res. 116, C04018.</w:t>
      </w:r>
    </w:p>
    <w:p w14:paraId="063AED50"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oitink, A.J.F., Hoekstra, P., 2003. Hydrodynamic control of the supply of reworked terrigenous sediment to coral reefs in the Bay of Banten (NW Java, Indonesia). Estuar. Coast. Shelf Sci. 58, 743–755.</w:t>
      </w:r>
    </w:p>
    <w:p w14:paraId="1DAEDBC0"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ouk, P., Benavente, D., Johnson, S., 2013. Watershed-based coral reef monitoring across Tutuila , American Samoa : Summary of decadal trends and 2013 assessment.</w:t>
      </w:r>
    </w:p>
    <w:p w14:paraId="58310561"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Houk, P., DiDonato, G.T., Iguel, J., Van Woesik, R., 2005. Assessing the effects of non-point source pollution on American Samoa’s coral reef communities. Environ. Monit. Assess. 107, 11–27. doi:10.1007/s10661-005-2019-4</w:t>
      </w:r>
    </w:p>
    <w:p w14:paraId="6BA82FA7"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Jacob, L., Wiles, P., Aitaoto, T., Yuen, S.L., 2012. Coastal Currents in American Samoa. Their Role in Marine Protected Area Network Design.</w:t>
      </w:r>
    </w:p>
    <w:p w14:paraId="2E391C9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Johnson, D., Stocker, R., Head, R., Imberger, J., Pattiaratchi, C., 2003. A Compact , Low-Cost GPS Drifter for Use in the Oceanic Nearshore Zone , Lakes , and Estuaries. J. Atmos. Ocean. Technol. 20, 1880–1884.</w:t>
      </w:r>
    </w:p>
    <w:p w14:paraId="6009CD1A"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King, D.B., Lackey, T.C., Gailani, J.Z., Shafer, D.J., 2012. Fate of Suspended Dredge Material at Apra Harbor, Guam: Particle Tracking Around Coral Reefs, in: Proceedings of the 12th International Coral Reef Symposium. Cairns, Australia.</w:t>
      </w:r>
    </w:p>
    <w:p w14:paraId="730E43E5"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Klein, C.J., Jupiter, S.D., Selig, E.R., Watts, M.E., Halpern, B.S., Kamal, M., Roelfsema, C., Possingham, H.P., 2012. Forest conservation delivers highly variable coral reef conservation outcomes. Ecol. Appl. 22, 1246–56.</w:t>
      </w:r>
    </w:p>
    <w:p w14:paraId="054FA626"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Klemas, V., 2012. Remote Sensing of Coastal Plumes and Ocean Fronts: Overview and Case Study. J. Coast. Res. 278, 1–7. doi:10.2112/JCOASTRES-D-11-00025.1</w:t>
      </w:r>
    </w:p>
    <w:p w14:paraId="5BA5C051"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Kroon, F.J., 2012. Towards ecologically relevant targets for river pollutant loads to the Great Barrier Reef. Mar. Pollut. Bull. 65, 261–6. doi:10.1016/j.marpolbul.2011.10.030</w:t>
      </w:r>
    </w:p>
    <w:p w14:paraId="00CFCC54"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Lewis, J., 1996. Turbidity-controlled suspended sediment sampling for runoff-event load estimation. Water Resour. Res. 32, 2299–2310.</w:t>
      </w:r>
    </w:p>
    <w:p w14:paraId="3EDE716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lastRenderedPageBreak/>
        <w:t>Lewis, J., Mori, S.R., Keppeler, E.T., Ziemer, R.R., 2001. Impacts of Logging on Storm Peak Flows , Flow Volumes and Suspended Sediment Loads in Caspar Creek, CA, in: Land Use and Watersheds: Human Influence on Hydrology and Geomorphology in Urban and Forest Areas. pp. 1–76.</w:t>
      </w:r>
    </w:p>
    <w:p w14:paraId="76B07F49"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Li, Z., Li, P., Lu, K., Zheng, L., Guo, Y., 2004. Development and application of the runoff erosivity for sediment yield prediction on watershed scale., in: Proceedings of the 13th International Soil Conservation Organization (ISCO) Conference. Brisbane, Australia, p. Paper No. 668.</w:t>
      </w:r>
    </w:p>
    <w:p w14:paraId="6C101225"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Lowe, R.J., Falter, J.L., Monismith, S.G., Atkinson, M.J., 2009. Wave-Driven Circulation of a Coastal Reef–Lagoon System. J. Phys. Oceanogr. 39, 873–893. doi:10.1175/2008JPO3958.1</w:t>
      </w:r>
    </w:p>
    <w:p w14:paraId="3F9514BF"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MacMahan, J., Brown, J., Brown, J., Thornton, E., Reniers, A., Stanton, T., Henriquez, M., Gallagher, E., Morrison, J., Austin, M.J., Scott, T.M., Senechal, N., 2010. Mean Lagrangian flow behavior on an open coast rip-channeled beach: A new perspective. Mar. Geol. 268, 1–15. doi:10.1016/j.margeo.2009.09.011</w:t>
      </w:r>
    </w:p>
    <w:p w14:paraId="5549AE3D"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MacMahan, J., Brown, J., Thornton, E., 2009. Low-Cost Handheld Global Positioning System for Measuring Surf-Zone Currents Low-Cost Handheld Currents Positioning System for Measuring. J. Coast. Res. 25, 744–754.</w:t>
      </w:r>
    </w:p>
    <w:p w14:paraId="06AE459C"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Militello, A., Scheffner, N.W., Thompson, E.F., 2003. Hurrican-Induced Stage-Frequency Relationships for the Territory of American Samoa.</w:t>
      </w:r>
    </w:p>
    <w:p w14:paraId="66B13747"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Milliman, J.D., Syvitski, J.P.M., 1992. Geomorphic/tectonic control of sediment discharge to the ocean: the importance of small mountainous rivers. J. Geol. 525–544.</w:t>
      </w:r>
    </w:p>
    <w:p w14:paraId="37A2952E"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Muzuka, A.N.N., Dubi, A.M., Muhando, C.A., Shaghude, Y.W., 2010. Impact of hydrographic parameters and seasonal variation in sediment fluxes on coral status at Chumbe and Bawe reefs, Zanzibar, Tanzania. Estuar. Coast. Shelf Sci. 89, 137–144.</w:t>
      </w:r>
    </w:p>
    <w:p w14:paraId="7341DF3F"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Navratil, O., Esteves, M., Legout, C., Gratiot, N., Nemery, J., Willmore, S., Grangeon, T., 2011. Global uncertainty analysis of suspended sediment monitoring using turbidimeter in a small mountainous river catchment. J. Hydrol. 398, 246–259. doi:10.1016/j.jhydrol.2010.12.025</w:t>
      </w:r>
    </w:p>
    <w:p w14:paraId="411E7669"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Ogston, A.S., Storlazzi, C.D., Field, M.E., Presto, M.K., 2004. Sediment resuspension and transport patterns on a fringing reef flat, Molokai, Hawaii. Coral Reefs 559–569. doi:10.1007/s00338-004-0415-9</w:t>
      </w:r>
    </w:p>
    <w:p w14:paraId="48B1842B"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 269–96. doi:10.1016/j.marpolbul.2010.06.023</w:t>
      </w:r>
    </w:p>
    <w:p w14:paraId="5D284048"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Perry, C., Smithers, S.G., Gulliver, P., Browne, N.K., 2012. Evidence of very rapid reef accretion and reef growth under high turbidity and terrigenous sedimentation. Geology 40, 719–722. doi:10.1130/g33261.1</w:t>
      </w:r>
    </w:p>
    <w:p w14:paraId="6C37021D"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lastRenderedPageBreak/>
        <w:t>Piniak, G. a., Storlazzi, C.D., 2008. Diurnal variability in turbidity and coral fluorescence on a fringing reef flat: Southern Molokai, Hawaii. Estuar. Coast. Shelf Sci. 77, 56–64. doi:10.1016/j.ecss.2007.08.023</w:t>
      </w:r>
    </w:p>
    <w:p w14:paraId="15590B53"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Presto, M.K., Ogston, A.S., Storlazzi, C.D., Field, M.E., 2006. Temporal and spatial variability in the flow and dispersal of suspended-sediment on a fringing reef flat, Molokai, Hawaii. Estuar. Coast. Shelf Sci. 67, 67–81. doi:10.1016/j.ecss.2005.10.015</w:t>
      </w:r>
    </w:p>
    <w:p w14:paraId="14141B23"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Ramos-Scharrón, C.E., Macdonald, L.H., 2007. Development and application of a GIS-based sediment budget model. J. Environ. Manage. 84, 157–72. doi:10.1016/j.jenvman.2006.05.019</w:t>
      </w:r>
    </w:p>
    <w:p w14:paraId="6261D917"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Rankl, J.G., 2004. Relations Between Total-Sediment Load and Peak Discharge for Rainstorm Runoff on Five Ephemeral Streams in Wyoming.</w:t>
      </w:r>
    </w:p>
    <w:p w14:paraId="5ED23D37"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Reid, L.M., Dunne, T., 1996. Rapid evaluation of sediment budgets. Catena Verlag.</w:t>
      </w:r>
    </w:p>
    <w:p w14:paraId="42835C78"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Risk, M.J., 2014. Assessing the effects of sediments and nutrients on coral reefs. Curr. Opin. Environ. Sustain. 7, 108–117. doi:10.1016/j.cosust.2014.01.003</w:t>
      </w:r>
    </w:p>
    <w:p w14:paraId="447F3A3D"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Ryan, K.E., Walsh, J.P., Corbett, D.R., Winter, a, 2008. A record of recent change in terrestrial sedimentation in a coral-reef environment, La Parguera, Puerto Rico: a response to coastal development? Mar. Pollut. Bull. 56, 1177–83. doi:10.1016/j.marpolbul.2008.02.017</w:t>
      </w:r>
    </w:p>
    <w:p w14:paraId="5FEA1D69"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adeghi, S.H.R., Mizuyama, T., Miyata, S., Gomi, T., Kosugi, K., Mizugaki, S., Onda, Y., 2007. Is MUSLE apt to small steeply reforested watershed? J. For. Res. 12, 270–277. doi:10.1007/s10310-007-0017-9</w:t>
      </w:r>
    </w:p>
    <w:p w14:paraId="33772A86"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antisteban, J.I., Mediavilla, R., Lopez-Pamo, E., Dabrio, C.J., Zapata, M.B.R., Garcia, M.J.G., Castano, S., Martínez-Alfaro, P.E., 2004. Loss on ignition: a qualitative or quantitative method for organic matter and carbonate mineral content in sediments? J. Paleolimnol. 32, 287–299.</w:t>
      </w:r>
    </w:p>
    <w:p w14:paraId="7DA7274D"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laymaker, O., 2003. The sediment budget as conceptual framework and management tool. Hydrobiologia 494, 71–82.</w:t>
      </w:r>
    </w:p>
    <w:p w14:paraId="109B9FE6"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tock, J.D., Rosener, M., Schmidt, K.M., Hanshaw, M.N., Brooks, B.A., Tribble, G., Jacobi, J., 2010. Sediment budget for a polluted Hawaiian reef using hillslope monitoring and process mapping, in: American Geophysical Union Fall Meeting. p. abstract#EP22A–01.</w:t>
      </w:r>
    </w:p>
    <w:p w14:paraId="3D51F5D3"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torlazzi, C.D., Brown, E.K., Field, M.E., 2006a. The application of acoustic Doppler current profilers to measure the timing and patterns of coral larval dispersal. Coral Reefs 25, 369–381. doi:10.1007/s00338-006-0121-x</w:t>
      </w:r>
    </w:p>
    <w:p w14:paraId="0C506D2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torlazzi, C.D., Field, M.E., Bothner, M.H., 2011. The use (and misuse) of sediment traps in coral reef environments: theory, observations, and suggested protocols. Coral Reefs 30, 23–38.</w:t>
      </w:r>
    </w:p>
    <w:p w14:paraId="04775DCA"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torlazzi, C.D., Field, M.E., Bothner, M.H., Presto, M.K., Draut, A.E., 2009. Sedimentation processes in a coral reef embayment: Hanalei Bay, Kauai. Mar. Geol. 264, 140–151. doi:10.1016/j.margeo.2009.05.002</w:t>
      </w:r>
    </w:p>
    <w:p w14:paraId="7255B6D7"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lastRenderedPageBreak/>
        <w:t>Storlazzi, C.D., Jaffe, B.E., 2008. The relative contribution of processes driving variability in flow, shear, and turbidity over a fringing coral reef: West Maui, Hawaii. Estuar. Coast. Shelf Sci. 77, 549–564.</w:t>
      </w:r>
    </w:p>
    <w:p w14:paraId="5D54599A"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torlazzi, C.D., McManus, M. a., Logan, J.B., McLaughlin, B.E., 2006b. Cross-shore velocity shear, eddies and heterogeneity in water column properties over fringing coral reefs: West Maui, Hawaii. Cont. Shelf Res. 26, 401–421. doi:10.1016/j.csr.2005.12.006</w:t>
      </w:r>
    </w:p>
    <w:p w14:paraId="07FE60C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torlazzi, C.D., Ogston, A.., Bothner, M.., Field, M.., Presto, M.., 2004. Wave- and tidally-driven flow and sediment flux across a fringing coral reef: Southern Molokai, Hawaii. Cont. Shelf Res. 24, 1397–1419. doi:10.1016/j.csr.2004.02.010</w:t>
      </w:r>
    </w:p>
    <w:p w14:paraId="44D2B6F6"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torlazzi, C.D., Presto, M.K., Logan, J.B., Field, M.E., 2006c. Coastal circulation and sediment dynamics in Hanalei Bay, Kauai. Part I, Measurements of waves, currents, temperature, salinity and turbidity: June-August, 2005, U.S. Geological Survey open-file report 2006-1085. U.S. Geological Survey, Santa Cruz, California.</w:t>
      </w:r>
    </w:p>
    <w:p w14:paraId="62C1D5F4"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Syvitski, J.P.M., Vörösmarty, C.J., Kettner, A.J., Green, P., 2005. Impact of humans on the flux of terrestrial sediment to the global coastal ocean. Science (80-. ). 308, 376–380.</w:t>
      </w:r>
    </w:p>
    <w:p w14:paraId="4139E2A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Takesue, R.K., Bothner, M.H., Reynolds, R.L., 2009. Sources of land-derived runoff to a coral reef-fringed embayment identified using geochemical tracers in nearshore sediment traps. Estuar. Coast. Shelf Sci. 85, 459–471. doi:10.1016/j.ecss.2009.09.014</w:t>
      </w:r>
    </w:p>
    <w:p w14:paraId="64B83764"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Terry, J.P., Kostaschuk, R. a, Garimella, S., 2006. Sediment deposition rate in the Falefa River basin, Upolu Island, Samoa. J. Environ. Radioact. 86, 45–63. doi:10.1016/j.jenvrad.2005.07.004</w:t>
      </w:r>
    </w:p>
    <w:p w14:paraId="0A31EFAB"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Thompson, E.F., Demirbilek, Z., 2002. Wave Response , Pago Pago Harbor , Island of Tutuila , Territory of American Samoa Coastal and Hydraulics Laboratory.</w:t>
      </w:r>
    </w:p>
    <w:p w14:paraId="38C41BA8"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Topping, J., 1972. Errors of Observation and their Treatment, 4th ed. Chapman and Hall, London, UK.</w:t>
      </w:r>
    </w:p>
    <w:p w14:paraId="5665E02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Vetter, O., 2013. Fagaalu Oceanographic Document.</w:t>
      </w:r>
    </w:p>
    <w:p w14:paraId="1D546BF8"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Vetter, O., Becker, J.M., Merrifield, M.A., Pequignet, A.C., Aucan, J., Boc, S.J., Pollock, C.E., 2010. Wave setup over a Pacific Island fringing reef. J. Geophys. Res. 115, C12066.</w:t>
      </w:r>
    </w:p>
    <w:p w14:paraId="4ABEC6FC"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Victor, S., Neth, L., Golbuu, Y., Wolanski, E., Richmond, R.H., 2006. Sedimentation in mangroves and coral reefs in a wet tropical island, Pohnpei, Micronesia. Estuar. Coast. Shelf Sci. 66, 409–416. doi:10.1016/j.ecss.2005.07.025</w:t>
      </w:r>
    </w:p>
    <w:p w14:paraId="13E48CBD"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alling, D.E., 1977. Assessing the accuracy of suspended sediment rating curves for a small basin. Water Resour. Res. 13, 531–538.</w:t>
      </w:r>
    </w:p>
    <w:p w14:paraId="41F7E44F"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arrick, J. a., Mertes, L. a. K., 2009. Sediment yield from the tectonically active semiarid Western Transverse Ranges of California. Geol. Soc. Am. Bull. 121, 1054–1070. doi:10.1130/B26452.1</w:t>
      </w:r>
    </w:p>
    <w:p w14:paraId="5DFE86A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lastRenderedPageBreak/>
        <w:t>Warrick, J.A., DiGiacomo, P.M., Weisberg, S.B., Nezlin, N.P., Mengel, M., Jones, B.H., Ohlmann, J.C., Washburn, L., Terrill, E.J., Farnsworth, K.L., 2007. River plume patterns and dynamics within the Southern California Bight. Cont. Shelf Res. 27, 2427–2448.</w:t>
      </w:r>
    </w:p>
    <w:p w14:paraId="087FF030"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arrick, J.A., Mertes, L.A.K., Washburn, L., Siegel, D.A., 2004. Dispersal forcing of southern California river plumes, based on field and remote sensing observations. Geo-Marine Lett. 24, 46–52.</w:t>
      </w:r>
    </w:p>
    <w:p w14:paraId="2F2E142A"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eber, M., de Beer, D., Lott, C., Polerecky, L., Kohls, K., Abed, R.M.M., Ferdelman, T.G., Fabricius, K.E., 2012. Mechanisms of damage to corals exposed to sedimentation. Proc. Natl. Acad. Sci. 109, E1558–E1567.</w:t>
      </w:r>
    </w:p>
    <w:p w14:paraId="15C867FA"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est, K., van Woesik, R., 2001. Spatial and temporal variance of river discharge on Okinawa (Japan): inferring the temporal impact on adjacent coral reefs. Mar. Pollut. Bull. 42, 864–72.</w:t>
      </w:r>
    </w:p>
    <w:p w14:paraId="444997B2"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hite, J., 1990. The use of sediment traps in high-energy environments. Mar. Geophys. Res. 12, 145–152.</w:t>
      </w:r>
    </w:p>
    <w:p w14:paraId="564D5224"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hite, M.D., Greer, K. a., 2006. The effects of watershed urbanization on the stream hydrology and riparian vegetation of Los Peñasquitos Creek, California. Landsc. Urban Plan. 74, 125–138. doi:10.1016/j.landurbplan.2004.11.015</w:t>
      </w:r>
    </w:p>
    <w:p w14:paraId="6F551E0B"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iles, P., Aitaoto, T., Lam Yuen, S., 2012. Coastal Currents in American Samoa. Their Role in Marine Protected Area Network Design. Department of Marine and Wildlife Resources, American Samoa.</w:t>
      </w:r>
    </w:p>
    <w:p w14:paraId="2F6E8C93"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olanski, E., Fabricius, K.E., Spagnol, S., Brinkman, R., 2005. Fine sediment budget on an inner-shelf coral-fringed island, Great Barrier Reef of Australia. Estuar. Coast. Shelf Sci. 65, 153–158.</w:t>
      </w:r>
    </w:p>
    <w:p w14:paraId="3F13B18E"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olanski, E., Martinez, J. a., Richmond, R.H., 2009. Quantifying the impact of watershed urbanization on a coral reef: Maunalua Bay, Hawaii. Estuar. Coast. Shelf Sci. 84, 259–268. doi:10.1016/j.ecss.2009.06.029</w:t>
      </w:r>
    </w:p>
    <w:p w14:paraId="718F595E"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olanski, E., Richmond, R.H., Davis, G., Bonito, V., 2003. Water and fine sediment dynamics in transient river plumes in a small, reef-fringed bay, Guam. Estuar. Coast. Shelf Sci. 56, 1029–1040. doi:10.1016/S0272-7714(02)00321-9</w:t>
      </w:r>
    </w:p>
    <w:p w14:paraId="2364619D"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yatt, A.S.J., Falter, J.L., Lowe, R.J., Humphries, S., Waite, A.M., 2012. Oceanographic forcing of nutrient uptake and release over a fringing coral reef. Limnol. Oceanogr. 57, 401–419. doi:10.4319/lo.2012.57.2.0401</w:t>
      </w:r>
    </w:p>
    <w:p w14:paraId="5D017E41"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Wyatt, A.S.J., Lowe, R.J., Humphries, S., Waite, A., 2010. Particulate nutrient fluxes over a fringing coral reef: relevant scales of phytoplankton production and mechanisms of supply. Mar. Ecol. Prog. Ser. 405, 113–130. doi:10.3354/meps08508</w:t>
      </w:r>
    </w:p>
    <w:p w14:paraId="1D5562A0" w14:textId="77777777" w:rsidR="00073D18" w:rsidRPr="00073D18" w:rsidRDefault="00073D18">
      <w:pPr>
        <w:pStyle w:val="NormalWeb"/>
        <w:ind w:left="480" w:hanging="480"/>
        <w:divId w:val="760222910"/>
        <w:rPr>
          <w:rFonts w:ascii="Calibri" w:hAnsi="Calibri"/>
          <w:noProof/>
          <w:sz w:val="22"/>
        </w:rPr>
      </w:pPr>
      <w:r w:rsidRPr="00073D18">
        <w:rPr>
          <w:rFonts w:ascii="Calibri" w:hAnsi="Calibri"/>
          <w:noProof/>
          <w:sz w:val="22"/>
        </w:rPr>
        <w:t>Zimmermann, A., Francke, T., Elsenbeer, H., 2012. Forests and erosion: Insights from a study of suspended-sediment dynamics in an overland flow-prone rainforest catchment. J. Hydrol. 170–181.</w:t>
      </w:r>
    </w:p>
    <w:p w14:paraId="157D1C45" w14:textId="355F9081" w:rsidR="0028443C" w:rsidRDefault="00B3536B" w:rsidP="0028443C">
      <w:pPr>
        <w:ind w:firstLine="576"/>
        <w:rPr>
          <w:b/>
        </w:rPr>
      </w:pPr>
      <w:r>
        <w:rPr>
          <w:b/>
        </w:rPr>
        <w:fldChar w:fldCharType="end"/>
      </w:r>
    </w:p>
    <w:p w14:paraId="307A39F3" w14:textId="77777777" w:rsidR="00806C21" w:rsidRDefault="00806C21" w:rsidP="005009D9"/>
    <w:p w14:paraId="5C0DEDBA" w14:textId="77777777" w:rsidR="00806C21" w:rsidRDefault="00806C21" w:rsidP="005009D9"/>
    <w:p w14:paraId="1D65D93B" w14:textId="77777777" w:rsidR="00C33BE3" w:rsidRDefault="00C33BE3" w:rsidP="005009D9"/>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4-06-09T11:25:00Z" w:initials="G">
    <w:p w14:paraId="1C1B5A10" w14:textId="77777777" w:rsidR="00B3536B" w:rsidRDefault="00B3536B" w:rsidP="00806C21">
      <w:pPr>
        <w:pStyle w:val="CommentText"/>
      </w:pPr>
      <w:r>
        <w:rPr>
          <w:rStyle w:val="CommentReference"/>
        </w:rPr>
        <w:annotationRef/>
      </w:r>
      <w:r>
        <w:t xml:space="preserve">Did they apply USLE in a steep tropical catchment?  </w:t>
      </w:r>
    </w:p>
  </w:comment>
  <w:comment w:id="3" w:author="Alex Messina" w:date="2014-06-09T11:46:00Z" w:initials="AM">
    <w:p w14:paraId="605AE0B7" w14:textId="77777777" w:rsidR="00B3536B" w:rsidRDefault="00B3536B" w:rsidP="00806C21">
      <w:pPr>
        <w:pStyle w:val="CommentText"/>
      </w:pPr>
      <w:r>
        <w:rPr>
          <w:rStyle w:val="CommentReference"/>
        </w:rPr>
        <w:annotationRef/>
      </w:r>
      <w:r>
        <w:t>Yes, in Hanalei Bay, Kauai. This paper covered sediment discharge for the other papers that Storlazzi et al wrote about sedimentation in the Hanalei Bay</w:t>
      </w:r>
    </w:p>
  </w:comment>
  <w:comment w:id="4" w:author="Geography" w:date="2014-06-09T11:16:00Z" w:initials="G">
    <w:p w14:paraId="196BC292" w14:textId="77777777" w:rsidR="00B3536B" w:rsidRDefault="00B3536B" w:rsidP="00806C21">
      <w:pPr>
        <w:pStyle w:val="CommentText"/>
      </w:pPr>
      <w:r>
        <w:rPr>
          <w:rStyle w:val="CommentReference"/>
        </w:rPr>
        <w:annotationRef/>
      </w:r>
      <w:r>
        <w:t>Did these studies also quantify loading from the watershed?  Interaction with ocean dynamics?</w:t>
      </w:r>
    </w:p>
  </w:comment>
  <w:comment w:id="5" w:author="Alex Messina" w:date="2014-06-09T11:49:00Z" w:initials="AM">
    <w:p w14:paraId="561418B4" w14:textId="77777777" w:rsidR="00B3536B" w:rsidRDefault="00B3536B" w:rsidP="00806C21">
      <w:pPr>
        <w:pStyle w:val="CommentText"/>
      </w:pPr>
      <w:r>
        <w:rPr>
          <w:rStyle w:val="CommentReference"/>
        </w:rPr>
        <w:annotationRef/>
      </w:r>
      <w:r>
        <w:t>Presto looked at how ocean dynamics disperse sediment (spatiotemporal flow-driven dispersal)</w:t>
      </w:r>
    </w:p>
    <w:p w14:paraId="5C049E09" w14:textId="77777777" w:rsidR="00B3536B" w:rsidRDefault="00B3536B" w:rsidP="00806C21">
      <w:pPr>
        <w:pStyle w:val="CommentText"/>
      </w:pPr>
      <w:r>
        <w:t>Storlazzi correlated river floods and hydrodynamic patterns with sedimentation rates and residence time</w:t>
      </w:r>
    </w:p>
    <w:p w14:paraId="382FA7A5" w14:textId="77777777" w:rsidR="00B3536B" w:rsidRDefault="00B3536B" w:rsidP="00806C21">
      <w:pPr>
        <w:pStyle w:val="CommentText"/>
      </w:pPr>
      <w:proofErr w:type="spellStart"/>
      <w:r>
        <w:t>Wolanski</w:t>
      </w:r>
      <w:proofErr w:type="spellEnd"/>
      <w:r>
        <w:t xml:space="preserve"> did a sediment budget of the reef based on hydrodynamic flow</w:t>
      </w:r>
    </w:p>
    <w:p w14:paraId="173F3FC2" w14:textId="77777777" w:rsidR="00B3536B" w:rsidRDefault="00B3536B" w:rsidP="00806C21">
      <w:pPr>
        <w:pStyle w:val="CommentText"/>
      </w:pPr>
      <w:proofErr w:type="spellStart"/>
      <w:r>
        <w:t>Fabricius</w:t>
      </w:r>
      <w:proofErr w:type="spellEnd"/>
      <w:r>
        <w:t xml:space="preserve"> correlated turbidity with sedimentation on the reef</w:t>
      </w:r>
    </w:p>
    <w:p w14:paraId="707DAEA5" w14:textId="77777777" w:rsidR="00B3536B" w:rsidRDefault="00B3536B" w:rsidP="00806C21">
      <w:pPr>
        <w:pStyle w:val="CommentText"/>
      </w:pPr>
      <w:r>
        <w:t>…</w:t>
      </w:r>
    </w:p>
    <w:p w14:paraId="20A1E07C" w14:textId="77777777" w:rsidR="00B3536B" w:rsidRDefault="00B3536B" w:rsidP="00806C21">
      <w:pPr>
        <w:pStyle w:val="CommentText"/>
      </w:pPr>
      <w:r>
        <w:t>These are a survey of various techniques, levels of integration with watershed processes and hydrodynamics, and locations where studies have been done</w:t>
      </w:r>
    </w:p>
  </w:comment>
  <w:comment w:id="6" w:author="Geography" w:date="2014-06-09T11:13:00Z" w:initials="G">
    <w:p w14:paraId="7D2DC84A" w14:textId="77777777" w:rsidR="00B3536B" w:rsidRDefault="00B3536B" w:rsidP="00806C21">
      <w:pPr>
        <w:pStyle w:val="CommentText"/>
      </w:pPr>
      <w:r>
        <w:rPr>
          <w:rStyle w:val="CommentReference"/>
        </w:rPr>
        <w:annotationRef/>
      </w:r>
      <w:proofErr w:type="gramStart"/>
      <w:r>
        <w:t>do</w:t>
      </w:r>
      <w:proofErr w:type="gramEnd"/>
      <w:r>
        <w:t xml:space="preserve"> these three do that, or do they highlight the gap?  </w:t>
      </w:r>
    </w:p>
  </w:comment>
  <w:comment w:id="7" w:author="Alex Messina" w:date="2014-06-09T11:52:00Z" w:initials="AM">
    <w:p w14:paraId="6069B784" w14:textId="77777777" w:rsidR="00B3536B" w:rsidRDefault="00B3536B" w:rsidP="00806C21">
      <w:pPr>
        <w:pStyle w:val="CommentText"/>
      </w:pPr>
      <w:r>
        <w:rPr>
          <w:rStyle w:val="CommentReference"/>
        </w:rPr>
        <w:annotationRef/>
      </w:r>
      <w:r>
        <w:t xml:space="preserve">They highlight the gap in knowledge and make some progress towards it. </w:t>
      </w:r>
      <w:proofErr w:type="spellStart"/>
      <w:r>
        <w:t>Draut</w:t>
      </w:r>
      <w:proofErr w:type="spellEnd"/>
      <w:r>
        <w:t xml:space="preserve"> and </w:t>
      </w:r>
      <w:proofErr w:type="spellStart"/>
      <w:r>
        <w:t>Wolanski</w:t>
      </w:r>
      <w:proofErr w:type="spellEnd"/>
      <w:r>
        <w:t xml:space="preserve"> include data on sediment discharge they don’t develop an understanding of sediment sources or how they vary with climatic factors. Bartley highlights that understanding terrigenous sources and transport dynamics are critical to understanding aquatic impacts downstream</w:t>
      </w:r>
    </w:p>
  </w:comment>
  <w:comment w:id="22" w:author="Geography" w:date="2014-06-09T11:46:00Z" w:initials="G">
    <w:p w14:paraId="47EA0831" w14:textId="77777777" w:rsidR="00B3536B" w:rsidRDefault="00B3536B" w:rsidP="00806C21">
      <w:pPr>
        <w:pStyle w:val="CommentText"/>
      </w:pPr>
      <w:r>
        <w:rPr>
          <w:rStyle w:val="CommentReference"/>
        </w:rPr>
        <w:annotationRef/>
      </w:r>
      <w:r>
        <w:t>Makes more sense to calculate cumulative load at each location, and DR for the total period of study?</w:t>
      </w:r>
    </w:p>
  </w:comment>
  <w:comment w:id="23" w:author="Alex Messina" w:date="2014-06-27T06:59:00Z" w:initials="AM">
    <w:p w14:paraId="7849107F" w14:textId="77777777" w:rsidR="00B3536B" w:rsidRDefault="00B3536B" w:rsidP="00806C21">
      <w:pPr>
        <w:pStyle w:val="CommentText"/>
      </w:pPr>
      <w:r>
        <w:rPr>
          <w:rStyle w:val="CommentReference"/>
        </w:rPr>
        <w:annotationRef/>
      </w:r>
      <w:r>
        <w:t xml:space="preserve">I thought the idea was to calculate DR for each storm to see what the </w:t>
      </w:r>
      <w:proofErr w:type="spellStart"/>
      <w:r>
        <w:t>relatiohnship</w:t>
      </w:r>
      <w:proofErr w:type="spellEnd"/>
      <w:r>
        <w:t xml:space="preserve"> of DR vs. Storm Size?</w:t>
      </w:r>
    </w:p>
  </w:comment>
  <w:comment w:id="25" w:author="Alex Messina" w:date="2014-06-09T11:52:00Z" w:initials="AM">
    <w:p w14:paraId="5DF72EB6" w14:textId="77777777" w:rsidR="00B3536B" w:rsidRDefault="00B3536B" w:rsidP="00806C21">
      <w:pPr>
        <w:pStyle w:val="CommentText"/>
      </w:pPr>
      <w:r>
        <w:rPr>
          <w:rStyle w:val="CommentReference"/>
        </w:rPr>
        <w:annotationRef/>
      </w:r>
      <w:r>
        <w:t>Will have to fill this in later, no idea</w:t>
      </w:r>
    </w:p>
  </w:comment>
  <w:comment w:id="32" w:author="Geography" w:date="2014-06-13T11:48:00Z" w:initials="G">
    <w:p w14:paraId="6A48C0A5" w14:textId="77777777" w:rsidR="00B3536B" w:rsidRDefault="00B3536B" w:rsidP="00806C21">
      <w:pPr>
        <w:pStyle w:val="CommentText"/>
      </w:pPr>
      <w:r>
        <w:rPr>
          <w:rStyle w:val="CommentReference"/>
        </w:rPr>
        <w:annotationRef/>
      </w:r>
      <w:r>
        <w:t>Is that based on grab samples?</w:t>
      </w:r>
    </w:p>
  </w:comment>
  <w:comment w:id="33" w:author="Alex Messina" w:date="2014-06-27T07:05:00Z" w:initials="AM">
    <w:p w14:paraId="041372A8" w14:textId="77777777" w:rsidR="00B3536B" w:rsidRDefault="00B3536B" w:rsidP="00806C21">
      <w:pPr>
        <w:pStyle w:val="CommentText"/>
      </w:pPr>
      <w:r>
        <w:rPr>
          <w:rStyle w:val="CommentReference"/>
        </w:rPr>
        <w:annotationRef/>
      </w:r>
      <w:r>
        <w:t>Yes, I got two grab samples from the plume during a storm while I was out doing the drifters.</w:t>
      </w:r>
    </w:p>
  </w:comment>
  <w:comment w:id="35" w:author="Geography" w:date="2014-06-13T11:49:00Z" w:initials="G">
    <w:p w14:paraId="79223C0B" w14:textId="77777777" w:rsidR="00B3536B" w:rsidRDefault="00B3536B" w:rsidP="00806C21">
      <w:pPr>
        <w:pStyle w:val="CommentText"/>
      </w:pPr>
      <w:r>
        <w:rPr>
          <w:rStyle w:val="CommentReference"/>
        </w:rPr>
        <w:annotationRef/>
      </w:r>
      <w:proofErr w:type="gramStart"/>
      <w:r>
        <w:t>o</w:t>
      </w:r>
      <w:proofErr w:type="gramEnd"/>
      <w:r>
        <w:t xml:space="preserve"> we know it’s significant?  Personal observation?</w:t>
      </w:r>
    </w:p>
  </w:comment>
  <w:comment w:id="34" w:author="Alex Messina" w:date="2014-06-27T07:05:00Z" w:initials="AM">
    <w:p w14:paraId="316667DC" w14:textId="77777777" w:rsidR="00B3536B" w:rsidRDefault="00B3536B" w:rsidP="00806C21">
      <w:pPr>
        <w:pStyle w:val="CommentText"/>
      </w:pPr>
      <w:r>
        <w:rPr>
          <w:rStyle w:val="CommentReference"/>
        </w:rPr>
        <w:annotationRef/>
      </w:r>
      <w:r>
        <w:t>Field observation. You can’t see through it but no I didn’t measure PAR or insolation</w:t>
      </w:r>
    </w:p>
  </w:comment>
  <w:comment w:id="36" w:author="Geography" w:date="2014-06-13T11:49:00Z" w:initials="G">
    <w:p w14:paraId="40AB321F" w14:textId="77777777" w:rsidR="00B3536B" w:rsidRDefault="00B3536B" w:rsidP="00806C21">
      <w:pPr>
        <w:pStyle w:val="CommentText"/>
      </w:pPr>
      <w:r>
        <w:rPr>
          <w:rStyle w:val="CommentReference"/>
        </w:rPr>
        <w:annotationRef/>
      </w:r>
      <w:r>
        <w:t>Good.</w:t>
      </w:r>
    </w:p>
  </w:comment>
  <w:comment w:id="41" w:author="Geography" w:date="2014-06-13T11:53:00Z" w:initials="G">
    <w:p w14:paraId="02AEA8E1" w14:textId="77777777" w:rsidR="00B3536B" w:rsidRDefault="00B3536B" w:rsidP="00806C21">
      <w:pPr>
        <w:pStyle w:val="CommentText"/>
      </w:pPr>
      <w:r>
        <w:rPr>
          <w:rStyle w:val="CommentReference"/>
        </w:rPr>
        <w:annotationRef/>
      </w:r>
      <w:r>
        <w:t>Can this question be made more general (less about Faga’alu in particular?</w:t>
      </w:r>
    </w:p>
    <w:p w14:paraId="01917C82" w14:textId="77777777" w:rsidR="00B3536B" w:rsidRDefault="00B3536B" w:rsidP="00806C21">
      <w:pPr>
        <w:pStyle w:val="CommentText"/>
      </w:pPr>
    </w:p>
    <w:p w14:paraId="4562469E" w14:textId="77777777" w:rsidR="00B3536B" w:rsidRDefault="00B3536B" w:rsidP="00806C21">
      <w:pPr>
        <w:pStyle w:val="CommentText"/>
      </w:pPr>
      <w:r>
        <w:t>“</w:t>
      </w:r>
      <w:r w:rsidRPr="00703BBA">
        <w:t>What is the residence time of ocean water over</w:t>
      </w:r>
      <w:r>
        <w:t xml:space="preserve"> different parts of a reef flat?”</w:t>
      </w:r>
    </w:p>
    <w:p w14:paraId="663BFF7F" w14:textId="77777777" w:rsidR="00B3536B" w:rsidRDefault="00B3536B" w:rsidP="00806C21">
      <w:pPr>
        <w:pStyle w:val="CommentText"/>
      </w:pPr>
    </w:p>
    <w:p w14:paraId="26C58BA5" w14:textId="77777777" w:rsidR="00B3536B" w:rsidRDefault="00B3536B" w:rsidP="00806C21">
      <w:pPr>
        <w:pStyle w:val="CommentText"/>
      </w:pPr>
      <w:r>
        <w:t>That’s still not quite a scientific question, which should be more about process.  E.g. if the answer is “3 days”, then what have you learned?  What’s the associated hypothesis?</w:t>
      </w:r>
    </w:p>
  </w:comment>
  <w:comment w:id="45" w:author="Geography" w:date="2014-06-13T14:38:00Z" w:initials="G">
    <w:p w14:paraId="336B7FEE" w14:textId="77777777" w:rsidR="00B3536B" w:rsidRDefault="00B3536B" w:rsidP="008554A4">
      <w:pPr>
        <w:pStyle w:val="CommentText"/>
      </w:pPr>
      <w:r>
        <w:rPr>
          <w:rStyle w:val="CommentReference"/>
        </w:rPr>
        <w:annotationRef/>
      </w:r>
      <w:r>
        <w:t>My attempt to explain what an EOF is and what it would look like in your analysis.</w:t>
      </w:r>
    </w:p>
    <w:p w14:paraId="3E17A6DA" w14:textId="77777777" w:rsidR="00B3536B" w:rsidRDefault="00B3536B" w:rsidP="008554A4">
      <w:pPr>
        <w:pStyle w:val="CommentText"/>
      </w:pPr>
    </w:p>
    <w:p w14:paraId="2C68C76C" w14:textId="77777777" w:rsidR="00B3536B" w:rsidRDefault="00B3536B" w:rsidP="008554A4">
      <w:pPr>
        <w:pStyle w:val="CommentText"/>
      </w:pPr>
      <w:r>
        <w:t xml:space="preserve">What will you do with the EOFs and the loading values once you have them?  Can you correlate the </w:t>
      </w:r>
      <w:proofErr w:type="spellStart"/>
      <w:r>
        <w:t>eigenfunctions</w:t>
      </w:r>
      <w:proofErr w:type="spellEnd"/>
      <w:r>
        <w:t xml:space="preserve"> and/or eigenvalues (loading values) with wave, wind, and tide variables? That might allow you to calculate the whole flow field for any combination of wave, wind and tide.</w:t>
      </w:r>
    </w:p>
  </w:comment>
  <w:comment w:id="46" w:author="Geography" w:date="2014-06-13T14:34:00Z" w:initials="G">
    <w:p w14:paraId="4AB745FD" w14:textId="77777777" w:rsidR="00B3536B" w:rsidRDefault="00B3536B" w:rsidP="008554A4">
      <w:pPr>
        <w:pStyle w:val="CommentText"/>
      </w:pPr>
      <w:r>
        <w:rPr>
          <w:rStyle w:val="CommentReference"/>
        </w:rPr>
        <w:annotationRef/>
      </w:r>
      <w:r>
        <w:t>Refs on EOF application in drifter measurements?</w:t>
      </w:r>
    </w:p>
  </w:comment>
  <w:comment w:id="47" w:author="Geography" w:date="2014-06-13T14:45:00Z" w:initials="G">
    <w:p w14:paraId="1BA05A13" w14:textId="77777777" w:rsidR="00B3536B" w:rsidRDefault="00B3536B" w:rsidP="00806C21">
      <w:pPr>
        <w:pStyle w:val="CommentText"/>
      </w:pPr>
      <w:r>
        <w:rPr>
          <w:rStyle w:val="CommentReference"/>
        </w:rPr>
        <w:annotationRef/>
      </w:r>
      <w:r>
        <w:t xml:space="preserve">Can you describe how you will identify the </w:t>
      </w:r>
      <w:proofErr w:type="spellStart"/>
      <w:r>
        <w:t>endmembers</w:t>
      </w:r>
      <w:proofErr w:type="spellEnd"/>
      <w:r>
        <w:t xml:space="preserve">? </w:t>
      </w:r>
    </w:p>
    <w:p w14:paraId="71AC39A8" w14:textId="77777777" w:rsidR="00B3536B" w:rsidRDefault="00B3536B" w:rsidP="00806C21">
      <w:pPr>
        <w:pStyle w:val="CommentText"/>
      </w:pPr>
    </w:p>
    <w:p w14:paraId="772CC90E" w14:textId="77777777" w:rsidR="00B3536B" w:rsidRDefault="00B3536B" w:rsidP="00806C21">
      <w:pPr>
        <w:pStyle w:val="CommentText"/>
      </w:pPr>
      <w:r>
        <w:t>Will “wind driven” just be the day with highest wind?  Etc.</w:t>
      </w:r>
    </w:p>
    <w:p w14:paraId="0C2A1500" w14:textId="77777777" w:rsidR="00B3536B" w:rsidRDefault="00B3536B" w:rsidP="00806C21">
      <w:pPr>
        <w:pStyle w:val="CommentText"/>
      </w:pPr>
    </w:p>
    <w:p w14:paraId="45745EAA" w14:textId="77777777" w:rsidR="00B3536B" w:rsidRDefault="00B3536B" w:rsidP="00806C21">
      <w:pPr>
        <w:pStyle w:val="CommentText"/>
      </w:pPr>
      <w:r>
        <w:t xml:space="preserve">Can you visualize the data in a plot to identify end-members?  Maybe a scatterplot of Wind and Wave, with symbol size indicating tide height?  Or some variant of that?  </w:t>
      </w:r>
    </w:p>
    <w:p w14:paraId="1C608C68" w14:textId="77777777" w:rsidR="00B3536B" w:rsidRDefault="00B3536B" w:rsidP="00806C21">
      <w:pPr>
        <w:pStyle w:val="CommentText"/>
      </w:pPr>
    </w:p>
    <w:p w14:paraId="3EF733CB" w14:textId="77777777" w:rsidR="00B3536B" w:rsidRDefault="00B3536B" w:rsidP="00806C21">
      <w:pPr>
        <w:pStyle w:val="CommentText"/>
      </w:pPr>
      <w:r>
        <w:t>It’s not dissimilar from selecting wet and dry in SEBAL, I suppose.</w:t>
      </w:r>
    </w:p>
  </w:comment>
  <w:comment w:id="64" w:author="Geography" w:date="2014-07-02T21:39:00Z" w:initials="G">
    <w:p w14:paraId="53859B7D" w14:textId="77777777" w:rsidR="00B3536B" w:rsidRDefault="00B3536B" w:rsidP="00806C21">
      <w:pPr>
        <w:pStyle w:val="CommentText"/>
      </w:pPr>
      <w:r>
        <w:rPr>
          <w:rStyle w:val="CommentReference"/>
        </w:rPr>
        <w:annotationRef/>
      </w:r>
      <w:r>
        <w:t>Don’t the temporal patterns go against the hypothesis?  There are high rates in May-Jun, lowest in Feb-Mar…</w:t>
      </w:r>
    </w:p>
  </w:comment>
  <w:comment w:id="65" w:author="Alex Messina" w:date="2014-07-03T06:35:00Z" w:initials="AM">
    <w:p w14:paraId="47AADE7B" w14:textId="77777777" w:rsidR="00B3536B" w:rsidRDefault="00B3536B" w:rsidP="00806C21">
      <w:pPr>
        <w:pStyle w:val="CommentText"/>
      </w:pPr>
      <w:r>
        <w:rPr>
          <w:rStyle w:val="CommentReference"/>
        </w:rPr>
        <w:annotationRef/>
      </w:r>
      <w:r>
        <w:t>These are total sediment accumulation, not analyzed for composition so some may be carbonate. The pink JUNst13 is from a 4 day deployment coinciding with a large storm and quiescent ocean conditions. Just happened to be calm waves during that time.</w:t>
      </w:r>
    </w:p>
    <w:p w14:paraId="0125E6E2" w14:textId="77777777" w:rsidR="00B3536B" w:rsidRDefault="00B3536B" w:rsidP="00806C21">
      <w:pPr>
        <w:pStyle w:val="CommentText"/>
      </w:pPr>
      <w:r>
        <w:t>This is also why it’s necessary to test the hypotheses against actual data.</w:t>
      </w:r>
    </w:p>
  </w:comment>
  <w:comment w:id="68" w:author="Geography" w:date="2014-07-02T22:12:00Z" w:initials="G">
    <w:p w14:paraId="2F342D48" w14:textId="77777777" w:rsidR="00B3536B" w:rsidRDefault="00B3536B" w:rsidP="00806C21">
      <w:pPr>
        <w:pStyle w:val="CommentText"/>
      </w:pPr>
      <w:r>
        <w:rPr>
          <w:rStyle w:val="CommentReference"/>
        </w:rPr>
        <w:annotationRef/>
      </w:r>
      <w:r>
        <w:t>Why wouldn’t you just do the comparison anyway?  Question would</w:t>
      </w:r>
      <w:bookmarkStart w:id="70" w:name="_GoBack"/>
      <w:bookmarkEnd w:id="70"/>
      <w:r>
        <w:t xml:space="preserve"> be Can sedimentation be predicted by monthly means, or are daily values of </w:t>
      </w:r>
      <w:proofErr w:type="spellStart"/>
      <w:r>
        <w:t>Sw</w:t>
      </w:r>
      <w:proofErr w:type="spellEnd"/>
      <w:r>
        <w:t xml:space="preserve"> and R necessary?</w:t>
      </w:r>
    </w:p>
  </w:comment>
  <w:comment w:id="69" w:author="Alex Messina" w:date="2014-07-03T07:17:00Z" w:initials="AM">
    <w:p w14:paraId="7FB9F9C5" w14:textId="77777777" w:rsidR="00B3536B" w:rsidRDefault="00B3536B" w:rsidP="00806C21">
      <w:pPr>
        <w:pStyle w:val="CommentText"/>
      </w:pPr>
      <w:r>
        <w:rPr>
          <w:rStyle w:val="CommentReference"/>
        </w:rPr>
        <w:annotationRef/>
      </w:r>
      <w:r>
        <w:t>That was a question in the original proposal but I cut it to simplify the analysis to be about sedimentation and not modeling, since there wasn’t anything to compare to in the l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1B5A10" w15:done="0"/>
  <w15:commentEx w15:paraId="605AE0B7" w15:paraIdParent="1C1B5A10" w15:done="0"/>
  <w15:commentEx w15:paraId="196BC292" w15:done="0"/>
  <w15:commentEx w15:paraId="20A1E07C" w15:paraIdParent="196BC292" w15:done="0"/>
  <w15:commentEx w15:paraId="7D2DC84A" w15:done="0"/>
  <w15:commentEx w15:paraId="6069B784" w15:paraIdParent="7D2DC84A" w15:done="0"/>
  <w15:commentEx w15:paraId="47EA0831" w15:done="0"/>
  <w15:commentEx w15:paraId="7849107F" w15:paraIdParent="47EA0831" w15:done="0"/>
  <w15:commentEx w15:paraId="5DF72EB6" w15:done="0"/>
  <w15:commentEx w15:paraId="6A48C0A5" w15:done="0"/>
  <w15:commentEx w15:paraId="041372A8" w15:paraIdParent="6A48C0A5" w15:done="0"/>
  <w15:commentEx w15:paraId="79223C0B" w15:done="0"/>
  <w15:commentEx w15:paraId="316667DC" w15:paraIdParent="79223C0B" w15:done="0"/>
  <w15:commentEx w15:paraId="40AB321F" w15:done="1"/>
  <w15:commentEx w15:paraId="26C58BA5" w15:done="0"/>
  <w15:commentEx w15:paraId="2C68C76C" w15:done="0"/>
  <w15:commentEx w15:paraId="4AB745FD" w15:done="1"/>
  <w15:commentEx w15:paraId="3EF733CB" w15:done="0"/>
  <w15:commentEx w15:paraId="53859B7D" w15:done="0"/>
  <w15:commentEx w15:paraId="0125E6E2" w15:done="0"/>
  <w15:commentEx w15:paraId="2F342D48" w15:done="0"/>
  <w15:commentEx w15:paraId="7FB9F9C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B57B1"/>
    <w:multiLevelType w:val="hybridMultilevel"/>
    <w:tmpl w:val="DC5A1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870394"/>
    <w:multiLevelType w:val="hybridMultilevel"/>
    <w:tmpl w:val="48B48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14328"/>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43D0E"/>
    <w:multiLevelType w:val="hybridMultilevel"/>
    <w:tmpl w:val="F0FA4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A15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505CCD"/>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7687F"/>
    <w:multiLevelType w:val="hybridMultilevel"/>
    <w:tmpl w:val="62A2592C"/>
    <w:lvl w:ilvl="0" w:tplc="A2F65BC0">
      <w:start w:val="1"/>
      <w:numFmt w:val="decimal"/>
      <w:pStyle w:val="Heading2"/>
      <w:lvlText w:val="%1."/>
      <w:lvlJc w:val="left"/>
      <w:pPr>
        <w:ind w:left="72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471931"/>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618B5"/>
    <w:multiLevelType w:val="hybridMultilevel"/>
    <w:tmpl w:val="03227A46"/>
    <w:lvl w:ilvl="0" w:tplc="30F45BD6">
      <w:start w:val="1"/>
      <w:numFmt w:val="decimal"/>
      <w:lvlText w:val="%1."/>
      <w:lvlJc w:val="left"/>
      <w:pPr>
        <w:ind w:left="63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467BEF"/>
    <w:multiLevelType w:val="multilevel"/>
    <w:tmpl w:val="4C0E071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EBB78CD"/>
    <w:multiLevelType w:val="hybridMultilevel"/>
    <w:tmpl w:val="5B74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07694A"/>
    <w:multiLevelType w:val="hybridMultilevel"/>
    <w:tmpl w:val="250A6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5361172"/>
    <w:multiLevelType w:val="hybridMultilevel"/>
    <w:tmpl w:val="E616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DE6753"/>
    <w:multiLevelType w:val="hybridMultilevel"/>
    <w:tmpl w:val="8F8EA13A"/>
    <w:lvl w:ilvl="0" w:tplc="B0449392">
      <w:start w:val="1"/>
      <w:numFmt w:val="decimal"/>
      <w:pStyle w:val="ResearchQuestion"/>
      <w:lvlText w:val="RQ-%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F764E2"/>
    <w:multiLevelType w:val="hybridMultilevel"/>
    <w:tmpl w:val="769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8EF1A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E17720"/>
    <w:multiLevelType w:val="multilevel"/>
    <w:tmpl w:val="04090025"/>
    <w:lvl w:ilvl="0">
      <w:start w:val="1"/>
      <w:numFmt w:val="decimal"/>
      <w:pStyle w:val="Objective"/>
      <w:lvlText w:val="%1"/>
      <w:lvlJc w:val="left"/>
      <w:pPr>
        <w:ind w:left="432" w:hanging="432"/>
      </w:pPr>
    </w:lvl>
    <w:lvl w:ilvl="1">
      <w:start w:val="1"/>
      <w:numFmt w:val="decimal"/>
      <w:lvlText w:val="%1.%2"/>
      <w:lvlJc w:val="left"/>
      <w:pPr>
        <w:ind w:left="576" w:hanging="576"/>
      </w:pPr>
    </w:lvl>
    <w:lvl w:ilvl="2">
      <w:start w:val="1"/>
      <w:numFmt w:val="decimal"/>
      <w:pStyle w:val="Objective"/>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71F76361"/>
    <w:multiLevelType w:val="hybridMultilevel"/>
    <w:tmpl w:val="A02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9B79B6"/>
    <w:multiLevelType w:val="hybridMultilevel"/>
    <w:tmpl w:val="E7F8C71C"/>
    <w:lvl w:ilvl="0" w:tplc="5308B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7AD68F3"/>
    <w:multiLevelType w:val="hybridMultilevel"/>
    <w:tmpl w:val="00EE029A"/>
    <w:lvl w:ilvl="0" w:tplc="04090019">
      <w:start w:val="1"/>
      <w:numFmt w:val="lowerLetter"/>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063384"/>
    <w:multiLevelType w:val="hybridMultilevel"/>
    <w:tmpl w:val="0B946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7EBA7543"/>
    <w:multiLevelType w:val="hybridMultilevel"/>
    <w:tmpl w:val="C7883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6"/>
  </w:num>
  <w:num w:numId="3">
    <w:abstractNumId w:val="16"/>
  </w:num>
  <w:num w:numId="4">
    <w:abstractNumId w:val="14"/>
  </w:num>
  <w:num w:numId="5">
    <w:abstractNumId w:val="21"/>
  </w:num>
  <w:num w:numId="6">
    <w:abstractNumId w:val="10"/>
  </w:num>
  <w:num w:numId="7">
    <w:abstractNumId w:val="19"/>
  </w:num>
  <w:num w:numId="8">
    <w:abstractNumId w:val="18"/>
  </w:num>
  <w:num w:numId="9">
    <w:abstractNumId w:val="25"/>
  </w:num>
  <w:num w:numId="10">
    <w:abstractNumId w:val="13"/>
  </w:num>
  <w:num w:numId="11">
    <w:abstractNumId w:val="4"/>
  </w:num>
  <w:num w:numId="12">
    <w:abstractNumId w:val="22"/>
  </w:num>
  <w:num w:numId="13">
    <w:abstractNumId w:val="23"/>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1"/>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8"/>
  </w:num>
  <w:num w:numId="22">
    <w:abstractNumId w:val="0"/>
  </w:num>
  <w:num w:numId="23">
    <w:abstractNumId w:val="17"/>
  </w:num>
  <w:num w:numId="24">
    <w:abstractNumId w:val="7"/>
  </w:num>
  <w:num w:numId="25">
    <w:abstractNumId w:val="7"/>
    <w:lvlOverride w:ilvl="0">
      <w:startOverride w:val="1"/>
    </w:lvlOverride>
  </w:num>
  <w:num w:numId="26">
    <w:abstractNumId w:val="5"/>
  </w:num>
  <w:num w:numId="27">
    <w:abstractNumId w:val="2"/>
  </w:num>
  <w:num w:numId="28">
    <w:abstractNumId w:val="12"/>
  </w:num>
  <w:num w:numId="29">
    <w:abstractNumId w:val="20"/>
  </w:num>
  <w:num w:numId="30">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C21"/>
    <w:rsid w:val="000665AA"/>
    <w:rsid w:val="00073D18"/>
    <w:rsid w:val="00184B34"/>
    <w:rsid w:val="001D7D3B"/>
    <w:rsid w:val="001E43B9"/>
    <w:rsid w:val="002550C8"/>
    <w:rsid w:val="00275873"/>
    <w:rsid w:val="00281489"/>
    <w:rsid w:val="0028443C"/>
    <w:rsid w:val="002A4513"/>
    <w:rsid w:val="00334275"/>
    <w:rsid w:val="00360C4F"/>
    <w:rsid w:val="00375263"/>
    <w:rsid w:val="003A2DEF"/>
    <w:rsid w:val="00430F4E"/>
    <w:rsid w:val="004C5CF3"/>
    <w:rsid w:val="005009D9"/>
    <w:rsid w:val="00532115"/>
    <w:rsid w:val="00605CC3"/>
    <w:rsid w:val="006234C6"/>
    <w:rsid w:val="006D5BBE"/>
    <w:rsid w:val="00726A7A"/>
    <w:rsid w:val="00752646"/>
    <w:rsid w:val="00806C21"/>
    <w:rsid w:val="008554A4"/>
    <w:rsid w:val="008A5703"/>
    <w:rsid w:val="0091418E"/>
    <w:rsid w:val="009A70B7"/>
    <w:rsid w:val="00AD2E02"/>
    <w:rsid w:val="00B3536B"/>
    <w:rsid w:val="00B60862"/>
    <w:rsid w:val="00BB5B8E"/>
    <w:rsid w:val="00BF5375"/>
    <w:rsid w:val="00C33BE3"/>
    <w:rsid w:val="00C615DF"/>
    <w:rsid w:val="00C63D67"/>
    <w:rsid w:val="00D00B3E"/>
    <w:rsid w:val="00DD6E52"/>
    <w:rsid w:val="00E214FB"/>
    <w:rsid w:val="00E36418"/>
    <w:rsid w:val="00E6663A"/>
    <w:rsid w:val="00E959A2"/>
    <w:rsid w:val="00EC1B5F"/>
    <w:rsid w:val="00EC2AA1"/>
    <w:rsid w:val="00EF1755"/>
    <w:rsid w:val="00F23D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56A86"/>
  <w15:chartTrackingRefBased/>
  <w15:docId w15:val="{422A210C-EAAD-43C8-BF69-A1F939150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C21"/>
  </w:style>
  <w:style w:type="paragraph" w:styleId="Heading1">
    <w:name w:val="heading 1"/>
    <w:aliases w:val="Part"/>
    <w:basedOn w:val="Normal"/>
    <w:next w:val="Normal"/>
    <w:link w:val="Heading1Char"/>
    <w:uiPriority w:val="9"/>
    <w:qFormat/>
    <w:rsid w:val="00806C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4C5CF3"/>
    <w:pPr>
      <w:keepNext/>
      <w:keepLines/>
      <w:numPr>
        <w:numId w:val="2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C5CF3"/>
    <w:pPr>
      <w:keepNext/>
      <w:keepLines/>
      <w:spacing w:before="40" w:after="0"/>
      <w:outlineLvl w:val="2"/>
    </w:pPr>
    <w:rPr>
      <w:rFonts w:asciiTheme="majorHAnsi" w:eastAsiaTheme="majorEastAsia" w:hAnsiTheme="majorHAnsi" w:cstheme="majorBidi"/>
      <w:b/>
      <w:color w:val="1F4D78" w:themeColor="accent1" w:themeShade="7F"/>
      <w:sz w:val="24"/>
      <w:szCs w:val="24"/>
    </w:rPr>
  </w:style>
  <w:style w:type="paragraph" w:styleId="Heading4">
    <w:name w:val="heading 4"/>
    <w:basedOn w:val="Normal"/>
    <w:next w:val="Normal"/>
    <w:link w:val="Heading4Char"/>
    <w:uiPriority w:val="9"/>
    <w:unhideWhenUsed/>
    <w:qFormat/>
    <w:rsid w:val="00806C21"/>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06C21"/>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06C21"/>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06C21"/>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06C2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6C2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806C21"/>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806C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C5CF3"/>
    <w:rPr>
      <w:rFonts w:asciiTheme="majorHAnsi" w:eastAsiaTheme="majorEastAsia" w:hAnsiTheme="majorHAnsi" w:cstheme="majorBidi"/>
      <w:b/>
      <w:color w:val="1F4D78" w:themeColor="accent1" w:themeShade="7F"/>
      <w:sz w:val="24"/>
      <w:szCs w:val="24"/>
    </w:rPr>
  </w:style>
  <w:style w:type="character" w:customStyle="1" w:styleId="Heading4Char">
    <w:name w:val="Heading 4 Char"/>
    <w:basedOn w:val="DefaultParagraphFont"/>
    <w:link w:val="Heading4"/>
    <w:uiPriority w:val="9"/>
    <w:rsid w:val="00806C2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06C2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06C2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06C2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06C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06C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06C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C21"/>
    <w:rPr>
      <w:rFonts w:ascii="Segoe UI" w:hAnsi="Segoe UI" w:cs="Segoe UI"/>
      <w:sz w:val="18"/>
      <w:szCs w:val="18"/>
    </w:rPr>
  </w:style>
  <w:style w:type="character" w:styleId="CommentReference">
    <w:name w:val="annotation reference"/>
    <w:basedOn w:val="DefaultParagraphFont"/>
    <w:uiPriority w:val="99"/>
    <w:semiHidden/>
    <w:unhideWhenUsed/>
    <w:rsid w:val="00806C21"/>
    <w:rPr>
      <w:sz w:val="16"/>
      <w:szCs w:val="16"/>
    </w:rPr>
  </w:style>
  <w:style w:type="paragraph" w:styleId="CommentText">
    <w:name w:val="annotation text"/>
    <w:basedOn w:val="Normal"/>
    <w:link w:val="CommentTextChar"/>
    <w:uiPriority w:val="99"/>
    <w:semiHidden/>
    <w:unhideWhenUsed/>
    <w:rsid w:val="00806C21"/>
    <w:pPr>
      <w:spacing w:line="240" w:lineRule="auto"/>
    </w:pPr>
    <w:rPr>
      <w:sz w:val="20"/>
      <w:szCs w:val="20"/>
    </w:rPr>
  </w:style>
  <w:style w:type="character" w:customStyle="1" w:styleId="CommentTextChar">
    <w:name w:val="Comment Text Char"/>
    <w:basedOn w:val="DefaultParagraphFont"/>
    <w:link w:val="CommentText"/>
    <w:uiPriority w:val="99"/>
    <w:semiHidden/>
    <w:rsid w:val="00806C21"/>
    <w:rPr>
      <w:sz w:val="20"/>
      <w:szCs w:val="20"/>
    </w:rPr>
  </w:style>
  <w:style w:type="paragraph" w:styleId="CommentSubject">
    <w:name w:val="annotation subject"/>
    <w:basedOn w:val="CommentText"/>
    <w:next w:val="CommentText"/>
    <w:link w:val="CommentSubjectChar"/>
    <w:uiPriority w:val="99"/>
    <w:semiHidden/>
    <w:unhideWhenUsed/>
    <w:rsid w:val="00806C21"/>
    <w:rPr>
      <w:b/>
      <w:bCs/>
    </w:rPr>
  </w:style>
  <w:style w:type="character" w:customStyle="1" w:styleId="CommentSubjectChar">
    <w:name w:val="Comment Subject Char"/>
    <w:basedOn w:val="CommentTextChar"/>
    <w:link w:val="CommentSubject"/>
    <w:uiPriority w:val="99"/>
    <w:semiHidden/>
    <w:rsid w:val="00806C21"/>
    <w:rPr>
      <w:b/>
      <w:bCs/>
      <w:sz w:val="20"/>
      <w:szCs w:val="20"/>
    </w:rPr>
  </w:style>
  <w:style w:type="paragraph" w:styleId="ListParagraph">
    <w:name w:val="List Paragraph"/>
    <w:basedOn w:val="Normal"/>
    <w:link w:val="ListParagraphChar"/>
    <w:uiPriority w:val="34"/>
    <w:qFormat/>
    <w:rsid w:val="00806C21"/>
    <w:pPr>
      <w:ind w:left="720"/>
      <w:contextualSpacing/>
    </w:pPr>
  </w:style>
  <w:style w:type="paragraph" w:styleId="Caption">
    <w:name w:val="caption"/>
    <w:basedOn w:val="Normal"/>
    <w:next w:val="Normal"/>
    <w:uiPriority w:val="35"/>
    <w:unhideWhenUsed/>
    <w:qFormat/>
    <w:rsid w:val="00806C21"/>
    <w:pPr>
      <w:spacing w:after="200" w:line="240" w:lineRule="auto"/>
    </w:pPr>
    <w:rPr>
      <w:i/>
      <w:iCs/>
      <w:color w:val="44546A" w:themeColor="text2"/>
      <w:sz w:val="18"/>
      <w:szCs w:val="18"/>
    </w:rPr>
  </w:style>
  <w:style w:type="table" w:styleId="TableGrid">
    <w:name w:val="Table Grid"/>
    <w:basedOn w:val="TableNormal"/>
    <w:uiPriority w:val="59"/>
    <w:rsid w:val="00806C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06C21"/>
    <w:rPr>
      <w:color w:val="808080"/>
    </w:rPr>
  </w:style>
  <w:style w:type="character" w:styleId="Hyperlink">
    <w:name w:val="Hyperlink"/>
    <w:basedOn w:val="DefaultParagraphFont"/>
    <w:uiPriority w:val="99"/>
    <w:unhideWhenUsed/>
    <w:rsid w:val="00806C21"/>
    <w:rPr>
      <w:color w:val="0563C1" w:themeColor="hyperlink"/>
      <w:u w:val="single"/>
    </w:rPr>
  </w:style>
  <w:style w:type="paragraph" w:styleId="NoSpacing">
    <w:name w:val="No Spacing"/>
    <w:uiPriority w:val="1"/>
    <w:qFormat/>
    <w:rsid w:val="00806C21"/>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806C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6C21"/>
  </w:style>
  <w:style w:type="paragraph" w:styleId="Footer">
    <w:name w:val="footer"/>
    <w:basedOn w:val="Normal"/>
    <w:link w:val="FooterChar"/>
    <w:uiPriority w:val="99"/>
    <w:unhideWhenUsed/>
    <w:rsid w:val="00806C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6C21"/>
  </w:style>
  <w:style w:type="paragraph" w:customStyle="1" w:styleId="ResearchQuestion">
    <w:name w:val="Research Question"/>
    <w:basedOn w:val="ListParagraph"/>
    <w:link w:val="ResearchQuestionChar"/>
    <w:qFormat/>
    <w:rsid w:val="00806C21"/>
    <w:pPr>
      <w:numPr>
        <w:numId w:val="4"/>
      </w:numPr>
      <w:spacing w:line="240" w:lineRule="auto"/>
      <w:ind w:left="360"/>
    </w:pPr>
    <w:rPr>
      <w:b/>
    </w:rPr>
  </w:style>
  <w:style w:type="paragraph" w:customStyle="1" w:styleId="Objective">
    <w:name w:val="Objective"/>
    <w:basedOn w:val="Heading3"/>
    <w:link w:val="ObjectiveChar"/>
    <w:qFormat/>
    <w:rsid w:val="00806C21"/>
    <w:pPr>
      <w:numPr>
        <w:ilvl w:val="2"/>
        <w:numId w:val="5"/>
      </w:numPr>
      <w:tabs>
        <w:tab w:val="num" w:pos="360"/>
      </w:tabs>
      <w:ind w:left="432" w:hanging="432"/>
    </w:pPr>
  </w:style>
  <w:style w:type="character" w:customStyle="1" w:styleId="ListParagraphChar">
    <w:name w:val="List Paragraph Char"/>
    <w:basedOn w:val="DefaultParagraphFont"/>
    <w:link w:val="ListParagraph"/>
    <w:uiPriority w:val="34"/>
    <w:rsid w:val="00806C21"/>
  </w:style>
  <w:style w:type="character" w:customStyle="1" w:styleId="ResearchQuestionChar">
    <w:name w:val="Research Question Char"/>
    <w:basedOn w:val="ListParagraphChar"/>
    <w:link w:val="ResearchQuestion"/>
    <w:rsid w:val="00806C21"/>
    <w:rPr>
      <w:b/>
    </w:rPr>
  </w:style>
  <w:style w:type="paragraph" w:customStyle="1" w:styleId="Task">
    <w:name w:val="Task"/>
    <w:basedOn w:val="Objective"/>
    <w:link w:val="TaskChar"/>
    <w:rsid w:val="00806C21"/>
    <w:rPr>
      <w:b w:val="0"/>
    </w:rPr>
  </w:style>
  <w:style w:type="character" w:customStyle="1" w:styleId="ObjectiveChar">
    <w:name w:val="Objective Char"/>
    <w:basedOn w:val="Heading3Char"/>
    <w:link w:val="Objective"/>
    <w:rsid w:val="00806C21"/>
    <w:rPr>
      <w:rFonts w:asciiTheme="majorHAnsi" w:eastAsiaTheme="majorEastAsia" w:hAnsiTheme="majorHAnsi" w:cstheme="majorBidi"/>
      <w:b/>
      <w:color w:val="1F4D78" w:themeColor="accent1" w:themeShade="7F"/>
      <w:sz w:val="24"/>
      <w:szCs w:val="24"/>
    </w:rPr>
  </w:style>
  <w:style w:type="character" w:styleId="Strong">
    <w:name w:val="Strong"/>
    <w:basedOn w:val="DefaultParagraphFont"/>
    <w:uiPriority w:val="22"/>
    <w:qFormat/>
    <w:rsid w:val="00806C21"/>
    <w:rPr>
      <w:b/>
      <w:bCs/>
    </w:rPr>
  </w:style>
  <w:style w:type="character" w:customStyle="1" w:styleId="TaskChar">
    <w:name w:val="Task Char"/>
    <w:basedOn w:val="ObjectiveChar"/>
    <w:link w:val="Task"/>
    <w:rsid w:val="00806C21"/>
    <w:rPr>
      <w:rFonts w:asciiTheme="majorHAnsi" w:eastAsiaTheme="majorEastAsia" w:hAnsiTheme="majorHAnsi" w:cstheme="majorBidi"/>
      <w:b w:val="0"/>
      <w:color w:val="1F4D78" w:themeColor="accent1" w:themeShade="7F"/>
      <w:sz w:val="24"/>
      <w:szCs w:val="24"/>
    </w:rPr>
  </w:style>
  <w:style w:type="paragraph" w:styleId="NormalWeb">
    <w:name w:val="Normal (Web)"/>
    <w:basedOn w:val="Normal"/>
    <w:uiPriority w:val="99"/>
    <w:unhideWhenUsed/>
    <w:rsid w:val="00806C21"/>
    <w:pPr>
      <w:spacing w:before="100" w:beforeAutospacing="1" w:after="100" w:afterAutospacing="1" w:line="240" w:lineRule="auto"/>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806C21"/>
    <w:pPr>
      <w:outlineLvl w:val="9"/>
    </w:pPr>
  </w:style>
  <w:style w:type="paragraph" w:styleId="TOC1">
    <w:name w:val="toc 1"/>
    <w:basedOn w:val="Normal"/>
    <w:next w:val="Normal"/>
    <w:autoRedefine/>
    <w:uiPriority w:val="39"/>
    <w:unhideWhenUsed/>
    <w:rsid w:val="00806C21"/>
    <w:pPr>
      <w:spacing w:after="100"/>
    </w:pPr>
  </w:style>
  <w:style w:type="paragraph" w:styleId="TOC2">
    <w:name w:val="toc 2"/>
    <w:basedOn w:val="Normal"/>
    <w:next w:val="Normal"/>
    <w:autoRedefine/>
    <w:uiPriority w:val="39"/>
    <w:unhideWhenUsed/>
    <w:rsid w:val="00806C21"/>
    <w:pPr>
      <w:spacing w:after="100"/>
      <w:ind w:left="220"/>
    </w:pPr>
  </w:style>
  <w:style w:type="paragraph" w:styleId="TOC3">
    <w:name w:val="toc 3"/>
    <w:basedOn w:val="Normal"/>
    <w:next w:val="Normal"/>
    <w:autoRedefine/>
    <w:uiPriority w:val="39"/>
    <w:unhideWhenUsed/>
    <w:rsid w:val="00806C21"/>
    <w:pPr>
      <w:spacing w:after="100"/>
      <w:ind w:left="440"/>
    </w:pPr>
  </w:style>
  <w:style w:type="paragraph" w:styleId="EndnoteText">
    <w:name w:val="endnote text"/>
    <w:basedOn w:val="Normal"/>
    <w:link w:val="EndnoteTextChar"/>
    <w:uiPriority w:val="99"/>
    <w:semiHidden/>
    <w:unhideWhenUsed/>
    <w:rsid w:val="00806C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06C21"/>
    <w:rPr>
      <w:sz w:val="20"/>
      <w:szCs w:val="20"/>
    </w:rPr>
  </w:style>
  <w:style w:type="character" w:styleId="EndnoteReference">
    <w:name w:val="endnote reference"/>
    <w:basedOn w:val="DefaultParagraphFont"/>
    <w:uiPriority w:val="99"/>
    <w:semiHidden/>
    <w:unhideWhenUsed/>
    <w:rsid w:val="00806C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6566068">
      <w:bodyDiv w:val="1"/>
      <w:marLeft w:val="0"/>
      <w:marRight w:val="0"/>
      <w:marTop w:val="0"/>
      <w:marBottom w:val="0"/>
      <w:divBdr>
        <w:top w:val="none" w:sz="0" w:space="0" w:color="auto"/>
        <w:left w:val="none" w:sz="0" w:space="0" w:color="auto"/>
        <w:bottom w:val="none" w:sz="0" w:space="0" w:color="auto"/>
        <w:right w:val="none" w:sz="0" w:space="0" w:color="auto"/>
      </w:divBdr>
      <w:divsChild>
        <w:div w:id="760222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elsevier.com/journal-of-hydrology/" TargetMode="External"/><Relationship Id="rId13" Type="http://schemas.openxmlformats.org/officeDocument/2006/relationships/hyperlink" Target="http://www.springer.com/life+sciences/ecology/journal/338" TargetMode="External"/><Relationship Id="rId18" Type="http://schemas.openxmlformats.org/officeDocument/2006/relationships/image" Target="media/image7.png"/><Relationship Id="rId26" Type="http://schemas.openxmlformats.org/officeDocument/2006/relationships/hyperlink" Target="http://www.springer.com/life+sciences/ecology/journal/338" TargetMode="External"/><Relationship Id="rId3" Type="http://schemas.openxmlformats.org/officeDocument/2006/relationships/styles" Target="styles.xml"/><Relationship Id="rId21" Type="http://schemas.openxmlformats.org/officeDocument/2006/relationships/image" Target="media/image10.jpeg"/><Relationship Id="rId7" Type="http://schemas.microsoft.com/office/2011/relationships/commentsExtended" Target="commentsExtended.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file:///C:\Users\tbiggs\AppData\Local\Microsoft\Windows\Temporary%20Internet%20Files\Content.Outlook\GIS\FagaaluWatershedDelineations.mxd" TargetMode="External"/><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6.jpeg"/><Relationship Id="rId10" Type="http://schemas.openxmlformats.org/officeDocument/2006/relationships/image" Target="media/image1.jpeg"/><Relationship Id="rId19" Type="http://schemas.openxmlformats.org/officeDocument/2006/relationships/image" Target="media/image8.jpe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C:\Users\Alex\AppData\Roaming\GIS\maps\Nuuli%20and%20Fagaalu.mxd" TargetMode="External"/><Relationship Id="rId14" Type="http://schemas.openxmlformats.org/officeDocument/2006/relationships/image" Target="media/image3.jpg"/><Relationship Id="rId22" Type="http://schemas.openxmlformats.org/officeDocument/2006/relationships/image" Target="media/image11.jpe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EB13D-C316-4E04-8847-761E7E96E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38</Pages>
  <Words>83627</Words>
  <Characters>476677</Characters>
  <Application>Microsoft Office Word</Application>
  <DocSecurity>0</DocSecurity>
  <Lines>3972</Lines>
  <Paragraphs>1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7</cp:revision>
  <cp:lastPrinted>2014-07-09T22:08:00Z</cp:lastPrinted>
  <dcterms:created xsi:type="dcterms:W3CDTF">2014-07-09T20:41:00Z</dcterms:created>
  <dcterms:modified xsi:type="dcterms:W3CDTF">2014-07-12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